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5F5C2A" w14:textId="77777777" w:rsidR="002274A1" w:rsidRDefault="002274A1" w:rsidP="002274A1">
      <w:pPr>
        <w:rPr>
          <w:sz w:val="28"/>
          <w:szCs w:val="28"/>
          <w:lang w:val="en-US"/>
        </w:rPr>
      </w:pPr>
      <w:r w:rsidRPr="009C22EA">
        <w:rPr>
          <w:sz w:val="28"/>
          <w:szCs w:val="28"/>
          <w:lang w:val="en-US"/>
        </w:rPr>
        <w:t>pycurrents_ADCP_processing</w:t>
      </w:r>
      <w:r>
        <w:rPr>
          <w:sz w:val="28"/>
          <w:szCs w:val="28"/>
          <w:lang w:val="en-US"/>
        </w:rPr>
        <w:t xml:space="preserve"> v1.0.1 </w:t>
      </w:r>
      <w:r>
        <w:rPr>
          <w:sz w:val="28"/>
          <w:szCs w:val="28"/>
          <w:lang w:val="en-US"/>
        </w:rPr>
        <w:fldChar w:fldCharType="begin"/>
      </w:r>
      <w:r>
        <w:rPr>
          <w:sz w:val="28"/>
          <w:szCs w:val="28"/>
          <w:lang w:val="en-US"/>
        </w:rPr>
        <w:instrText xml:space="preserve"> ADDIN ZOTERO_ITEM CSL_CITATION {"citationID":"ssECLKXW","properties":{"formattedCitation":"(Hana Hourston {\\i{}et al.}, 2023)","plainCitation":"(Hana Hourston et al., 2023)","noteIndex":0},"citationItems":[{"id":477,"uris":["http://zotero.org/users/14070386/items/4PL8339M"],"itemData":{"id":477,"type":"software","event-place":"Canada","genre":"Python","publisher":"IOS OSD Data Product Team","publisher-place":"Canada","title":"pycurrents_ADCP_processing","URL":"https://github.com/IOS-OSD-DPG/pycurrents_ADCP_processing?tab=readme-ov-file","version":"1.0.1","author":[{"literal":"Hana Hourston"},{"literal":"Di Wan"},{"literal":"Lu Guan"},{"literal":"Maxim Krassovski"}],"issued":{"date-parts":[["2023",11,5]]}}}],"schema":"https://github.com/citation-style-language/schema/raw/master/csl-citation.json"} </w:instrText>
      </w:r>
      <w:r>
        <w:rPr>
          <w:sz w:val="28"/>
          <w:szCs w:val="28"/>
          <w:lang w:val="en-US"/>
        </w:rPr>
        <w:fldChar w:fldCharType="separate"/>
      </w:r>
      <w:r w:rsidRPr="00356FCB">
        <w:rPr>
          <w:kern w:val="0"/>
          <w:sz w:val="28"/>
        </w:rPr>
        <w:t xml:space="preserve">(Hana Hourston </w:t>
      </w:r>
      <w:r w:rsidRPr="00356FCB">
        <w:rPr>
          <w:i/>
          <w:iCs/>
          <w:kern w:val="0"/>
          <w:sz w:val="28"/>
        </w:rPr>
        <w:t>et al.</w:t>
      </w:r>
      <w:r w:rsidRPr="00356FCB">
        <w:rPr>
          <w:kern w:val="0"/>
          <w:sz w:val="28"/>
        </w:rPr>
        <w:t>, 2023)</w:t>
      </w:r>
      <w:r>
        <w:rPr>
          <w:sz w:val="28"/>
          <w:szCs w:val="28"/>
          <w:lang w:val="en-US"/>
        </w:rPr>
        <w:fldChar w:fldCharType="end"/>
      </w:r>
    </w:p>
    <w:p w14:paraId="145F5C2B" w14:textId="77777777" w:rsidR="002274A1" w:rsidRDefault="002274A1" w:rsidP="002274A1">
      <w:pPr>
        <w:rPr>
          <w:lang w:val="en-US"/>
        </w:rPr>
      </w:pPr>
      <w:r>
        <w:rPr>
          <w:rFonts w:ascii="Courier New" w:hAnsi="Courier New" w:cs="Courier New"/>
          <w:lang w:val="en-US"/>
        </w:rPr>
        <w:t xml:space="preserve">pycurrents_ADCP_processing </w:t>
      </w:r>
      <w:r>
        <w:rPr>
          <w:lang w:val="en-US"/>
        </w:rPr>
        <w:t xml:space="preserve">provides multi-level processing for raw ADCP data using the UHDAS pycurrents package. This software includes L0, L1 and L2 processing levels, however there is no visualization functionality. This software works with Teledyne RDI Workhorse, Sentinel V and Broadband instruments. The software was last updated on 9/5/2024. </w:t>
      </w:r>
    </w:p>
    <w:p w14:paraId="145F5C2C" w14:textId="77777777" w:rsidR="002274A1" w:rsidRPr="00B17D47" w:rsidRDefault="002274A1" w:rsidP="002274A1">
      <w:pPr>
        <w:pStyle w:val="ListParagraph"/>
        <w:numPr>
          <w:ilvl w:val="0"/>
          <w:numId w:val="1"/>
        </w:numPr>
        <w:rPr>
          <w:lang w:val="en-US"/>
        </w:rPr>
      </w:pPr>
      <w:hyperlink r:id="rId5" w:history="1">
        <w:r w:rsidRPr="00B17D47">
          <w:rPr>
            <w:rStyle w:val="Hyperlink"/>
            <w:lang w:val="en-US"/>
          </w:rPr>
          <w:t>GitHub Repository</w:t>
        </w:r>
      </w:hyperlink>
      <w:r>
        <w:rPr>
          <w:lang w:val="en-US"/>
        </w:rPr>
        <w:t xml:space="preserve"> </w:t>
      </w:r>
    </w:p>
    <w:p w14:paraId="6F1507A6" w14:textId="77777777" w:rsidR="00926A19" w:rsidRDefault="00926A19">
      <w:r>
        <w:t xml:space="preserve">Notes from the authors: </w:t>
      </w:r>
    </w:p>
    <w:p w14:paraId="259A4A55" w14:textId="77777777" w:rsidR="00926A19" w:rsidRPr="00926A19" w:rsidRDefault="00926A19" w:rsidP="00926A19">
      <w:r w:rsidRPr="00926A19">
        <w:rPr>
          <w:b/>
          <w:bCs/>
        </w:rPr>
        <w:t>Note: L2 processing routine is currently out-of-date</w:t>
      </w:r>
    </w:p>
    <w:p w14:paraId="2B22781F" w14:textId="77777777" w:rsidR="00926A19" w:rsidRPr="00926A19" w:rsidRDefault="00926A19" w:rsidP="00926A19">
      <w:r w:rsidRPr="00926A19">
        <w:t>For performing "level 0" (L0), "level 1" (L1), and "level 2" (L2) processing on raw moored ADCP data in Python using the UHDAS pycurrents package and plotting the output netCDF data. Teledyne RDI Workhorse, Sentinel V, and Broadband instruments are supported.</w:t>
      </w:r>
    </w:p>
    <w:p w14:paraId="6466FD8C" w14:textId="77777777" w:rsidR="00926A19" w:rsidRPr="00926A19" w:rsidRDefault="00926A19" w:rsidP="00926A19">
      <w:r w:rsidRPr="00926A19">
        <w:t>L0 processing does not include any processing. Raw ADCP data is combined with metadata from a csv file and exported in netCDF format.</w:t>
      </w:r>
    </w:p>
    <w:p w14:paraId="5E19DE37" w14:textId="77777777" w:rsidR="00926A19" w:rsidRPr="00926A19" w:rsidRDefault="00926A19" w:rsidP="00926A19">
      <w:r w:rsidRPr="00926A19">
        <w:t>L1 processing contains minimal processing. Raw ADCP data is also combined with metadata from a csv file and exported in netCDF format. The difference from L0 is that L1 processing comprises:</w:t>
      </w:r>
    </w:p>
    <w:p w14:paraId="216ED593" w14:textId="77777777" w:rsidR="00926A19" w:rsidRPr="00926A19" w:rsidRDefault="00926A19" w:rsidP="00926A19">
      <w:pPr>
        <w:numPr>
          <w:ilvl w:val="0"/>
          <w:numId w:val="2"/>
        </w:numPr>
      </w:pPr>
      <w:r w:rsidRPr="00926A19">
        <w:t>Corrections for magnetic declination</w:t>
      </w:r>
    </w:p>
    <w:p w14:paraId="340429F7" w14:textId="77777777" w:rsidR="00926A19" w:rsidRPr="00926A19" w:rsidRDefault="00926A19" w:rsidP="00926A19">
      <w:pPr>
        <w:numPr>
          <w:ilvl w:val="0"/>
          <w:numId w:val="2"/>
        </w:numPr>
      </w:pPr>
      <w:r w:rsidRPr="00926A19">
        <w:t>Calculation of sea surface height from pressure values and latitude</w:t>
      </w:r>
    </w:p>
    <w:p w14:paraId="1ECAC019" w14:textId="77777777" w:rsidR="00926A19" w:rsidRPr="00926A19" w:rsidRDefault="00926A19" w:rsidP="00926A19">
      <w:pPr>
        <w:numPr>
          <w:ilvl w:val="0"/>
          <w:numId w:val="2"/>
        </w:numPr>
      </w:pPr>
      <w:r w:rsidRPr="00926A19">
        <w:t xml:space="preserve">Rotation into </w:t>
      </w:r>
      <w:proofErr w:type="spellStart"/>
      <w:r w:rsidRPr="00926A19">
        <w:t>enu</w:t>
      </w:r>
      <w:proofErr w:type="spellEnd"/>
      <w:r w:rsidRPr="00926A19">
        <w:t xml:space="preserve"> coordinates if this is not already the coordinate system of the dataset</w:t>
      </w:r>
    </w:p>
    <w:p w14:paraId="633850FA" w14:textId="77777777" w:rsidR="00926A19" w:rsidRPr="00926A19" w:rsidRDefault="00926A19" w:rsidP="00926A19">
      <w:pPr>
        <w:numPr>
          <w:ilvl w:val="0"/>
          <w:numId w:val="2"/>
        </w:numPr>
      </w:pPr>
      <w:r w:rsidRPr="00926A19">
        <w:t>Removing leading and trailing ensembles from before and after deployment</w:t>
      </w:r>
    </w:p>
    <w:p w14:paraId="0287751E" w14:textId="77777777" w:rsidR="00926A19" w:rsidRPr="00926A19" w:rsidRDefault="00926A19" w:rsidP="00926A19">
      <w:pPr>
        <w:numPr>
          <w:ilvl w:val="0"/>
          <w:numId w:val="2"/>
        </w:numPr>
      </w:pPr>
      <w:r w:rsidRPr="00926A19">
        <w:t>Flagging negative pressure values</w:t>
      </w:r>
    </w:p>
    <w:p w14:paraId="21A4C1C3" w14:textId="77777777" w:rsidR="00926A19" w:rsidRPr="00926A19" w:rsidRDefault="00926A19" w:rsidP="00926A19">
      <w:pPr>
        <w:numPr>
          <w:ilvl w:val="0"/>
          <w:numId w:val="2"/>
        </w:numPr>
      </w:pPr>
      <w:r w:rsidRPr="00926A19">
        <w:t>Optional: Splitting the dataset into segments if there are pressure changes due to mooring strikes. The user must provide the date-times or ensembles at which to split the dataset</w:t>
      </w:r>
    </w:p>
    <w:p w14:paraId="48AA22B8" w14:textId="77777777" w:rsidR="00926A19" w:rsidRPr="00926A19" w:rsidRDefault="00926A19" w:rsidP="00926A19">
      <w:r w:rsidRPr="00926A19">
        <w:t>L2 processing contains:</w:t>
      </w:r>
    </w:p>
    <w:p w14:paraId="4202C542" w14:textId="77777777" w:rsidR="00926A19" w:rsidRPr="00926A19" w:rsidRDefault="00926A19" w:rsidP="00926A19">
      <w:pPr>
        <w:numPr>
          <w:ilvl w:val="0"/>
          <w:numId w:val="3"/>
        </w:numPr>
      </w:pPr>
      <w:r w:rsidRPr="00926A19">
        <w:t>Flagging data in bins where calculated pressure is negative</w:t>
      </w:r>
    </w:p>
    <w:p w14:paraId="7F565BB3" w14:textId="77777777" w:rsidR="00926A19" w:rsidRPr="00926A19" w:rsidRDefault="00926A19" w:rsidP="00926A19">
      <w:pPr>
        <w:numPr>
          <w:ilvl w:val="0"/>
          <w:numId w:val="3"/>
        </w:numPr>
      </w:pPr>
      <w:r w:rsidRPr="00926A19">
        <w:t>Flagging data by backscatter increases in upward-facing ADCPs</w:t>
      </w:r>
    </w:p>
    <w:p w14:paraId="2F08E35B" w14:textId="77777777" w:rsidR="00926A19" w:rsidRPr="00926A19" w:rsidRDefault="00926A19" w:rsidP="00926A19">
      <w:pPr>
        <w:numPr>
          <w:ilvl w:val="0"/>
          <w:numId w:val="3"/>
        </w:numPr>
      </w:pPr>
      <w:r w:rsidRPr="00926A19">
        <w:t>Flagging data below the depth of the sea floor in downward-facing ADCPs</w:t>
      </w:r>
    </w:p>
    <w:p w14:paraId="0306E152" w14:textId="77777777" w:rsidR="00926A19" w:rsidRPr="00926A19" w:rsidRDefault="00926A19" w:rsidP="00926A19">
      <w:pPr>
        <w:numPr>
          <w:ilvl w:val="0"/>
          <w:numId w:val="3"/>
        </w:numPr>
      </w:pPr>
      <w:r w:rsidRPr="00926A19">
        <w:t>Optional: Calculation of pressure data from CTD pressure data from the same deployment (if the ADCP was missing a pressure sensor)</w:t>
      </w:r>
    </w:p>
    <w:p w14:paraId="39FEB04D" w14:textId="77777777" w:rsidR="00926A19" w:rsidRPr="00926A19" w:rsidRDefault="00926A19" w:rsidP="00926A19">
      <w:r w:rsidRPr="00926A19">
        <w:t>If the time data in the raw file are garbled, then use </w:t>
      </w:r>
      <w:r w:rsidRPr="00926A19">
        <w:rPr>
          <w:i/>
          <w:iCs/>
        </w:rPr>
        <w:t>generate_time_range.py</w:t>
      </w:r>
      <w:r w:rsidRPr="00926A19">
        <w:t> to create a csv file containing regularly-spaced time data.</w:t>
      </w:r>
    </w:p>
    <w:p w14:paraId="7ABE4593" w14:textId="77777777" w:rsidR="00926A19" w:rsidRPr="00926A19" w:rsidRDefault="00926A19" w:rsidP="00926A19">
      <w:r w:rsidRPr="00926A19">
        <w:rPr>
          <w:i/>
          <w:iCs/>
        </w:rPr>
        <w:lastRenderedPageBreak/>
        <w:t>ADCP_IOS_header_file.py</w:t>
      </w:r>
      <w:r w:rsidRPr="00926A19">
        <w:t> produces an IOS Shell header file for each netCDF file that makes the netCDF file searchable on the </w:t>
      </w:r>
      <w:hyperlink r:id="rId6" w:history="1">
        <w:r w:rsidRPr="00926A19">
          <w:rPr>
            <w:rStyle w:val="Hyperlink"/>
          </w:rPr>
          <w:t>IOS Water Properties website</w:t>
        </w:r>
      </w:hyperlink>
      <w:r w:rsidRPr="00926A19">
        <w:t>.</w:t>
      </w:r>
    </w:p>
    <w:p w14:paraId="708013CE" w14:textId="77777777" w:rsidR="00926A19" w:rsidRPr="00926A19" w:rsidRDefault="00926A19" w:rsidP="00926A19">
      <w:r w:rsidRPr="00926A19">
        <w:rPr>
          <w:i/>
          <w:iCs/>
        </w:rPr>
        <w:t>plot_westcoast_nc_LX.py</w:t>
      </w:r>
      <w:r w:rsidRPr="00926A19">
        <w:t> contains code for the following types of plots:</w:t>
      </w:r>
    </w:p>
    <w:p w14:paraId="7C84CC54" w14:textId="77777777" w:rsidR="00926A19" w:rsidRPr="00926A19" w:rsidRDefault="00926A19" w:rsidP="00926A19">
      <w:pPr>
        <w:numPr>
          <w:ilvl w:val="0"/>
          <w:numId w:val="4"/>
        </w:numPr>
      </w:pPr>
      <w:r w:rsidRPr="00926A19">
        <w:t>pressure data time series (check potential ADCP depth change)</w:t>
      </w:r>
    </w:p>
    <w:p w14:paraId="0D9FB485" w14:textId="77777777" w:rsidR="00926A19" w:rsidRPr="00926A19" w:rsidRDefault="00926A19" w:rsidP="00926A19">
      <w:pPr>
        <w:numPr>
          <w:ilvl w:val="0"/>
          <w:numId w:val="4"/>
        </w:numPr>
      </w:pPr>
      <w:r w:rsidRPr="00926A19">
        <w:t>North/East (LCNSAP01/LCEWAP01) and along-/cross-shore velocity profile time series</w:t>
      </w:r>
    </w:p>
    <w:p w14:paraId="42DD0B7D" w14:textId="77777777" w:rsidR="00926A19" w:rsidRPr="00926A19" w:rsidRDefault="00926A19" w:rsidP="00926A19">
      <w:pPr>
        <w:numPr>
          <w:ilvl w:val="0"/>
          <w:numId w:val="4"/>
        </w:numPr>
      </w:pPr>
      <w:r w:rsidRPr="00926A19">
        <w:t>Low-pass filtered versions of the above plots (Godin or X-hour rolling mean, e.g., 30 hour)</w:t>
      </w:r>
    </w:p>
    <w:p w14:paraId="350E8497" w14:textId="77777777" w:rsidR="00926A19" w:rsidRPr="00926A19" w:rsidRDefault="00926A19" w:rsidP="00926A19">
      <w:pPr>
        <w:numPr>
          <w:ilvl w:val="0"/>
          <w:numId w:val="4"/>
        </w:numPr>
      </w:pPr>
      <w:r w:rsidRPr="00926A19">
        <w:t>Eastward (LCEWAP01) bin 1 time series (check bad data close to ADCP)</w:t>
      </w:r>
    </w:p>
    <w:p w14:paraId="090167F4" w14:textId="77777777" w:rsidR="00926A19" w:rsidRPr="00926A19" w:rsidRDefault="00926A19" w:rsidP="00926A19">
      <w:pPr>
        <w:numPr>
          <w:ilvl w:val="0"/>
          <w:numId w:val="4"/>
        </w:numPr>
      </w:pPr>
      <w:r w:rsidRPr="00926A19">
        <w:t>Diagnostic plots for mean backscatter, mean velocity, and principal axis (orientation)</w:t>
      </w:r>
    </w:p>
    <w:p w14:paraId="15FDBFFA" w14:textId="77777777" w:rsidR="00926A19" w:rsidRPr="00926A19" w:rsidRDefault="00926A19" w:rsidP="00926A19">
      <w:pPr>
        <w:numPr>
          <w:ilvl w:val="0"/>
          <w:numId w:val="4"/>
        </w:numPr>
      </w:pPr>
      <w:r w:rsidRPr="00926A19">
        <w:t>Feather plots for select bins: current vectors plotted over time</w:t>
      </w:r>
    </w:p>
    <w:p w14:paraId="42BAA679" w14:textId="77777777" w:rsidR="00926A19" w:rsidRPr="00926A19" w:rsidRDefault="00926A19" w:rsidP="00926A19">
      <w:pPr>
        <w:numPr>
          <w:ilvl w:val="0"/>
          <w:numId w:val="4"/>
        </w:numPr>
      </w:pPr>
      <w:r w:rsidRPr="00926A19">
        <w:t>Rotary spectra for selected bins</w:t>
      </w:r>
    </w:p>
    <w:p w14:paraId="0D9142D5" w14:textId="77777777" w:rsidR="00926A19" w:rsidRPr="00926A19" w:rsidRDefault="00926A19" w:rsidP="00926A19">
      <w:pPr>
        <w:numPr>
          <w:ilvl w:val="0"/>
          <w:numId w:val="4"/>
        </w:numPr>
      </w:pPr>
      <w:r w:rsidRPr="00926A19">
        <w:t>Depth profile of rotary spectrum</w:t>
      </w:r>
    </w:p>
    <w:p w14:paraId="18BD94D0" w14:textId="77777777" w:rsidR="00926A19" w:rsidRPr="00926A19" w:rsidRDefault="00926A19" w:rsidP="00926A19">
      <w:pPr>
        <w:numPr>
          <w:ilvl w:val="0"/>
          <w:numId w:val="4"/>
        </w:numPr>
      </w:pPr>
      <w:r w:rsidRPr="00926A19">
        <w:t>Depth profile of tidal ellipses</w:t>
      </w:r>
    </w:p>
    <w:p w14:paraId="3C02A237" w14:textId="77777777" w:rsidR="00926A19" w:rsidRPr="00926A19" w:rsidRDefault="00926A19" w:rsidP="00926A19">
      <w:pPr>
        <w:numPr>
          <w:ilvl w:val="0"/>
          <w:numId w:val="4"/>
        </w:numPr>
      </w:pPr>
      <w:r w:rsidRPr="00926A19">
        <w:t>Single bin North/East velocity plots</w:t>
      </w:r>
    </w:p>
    <w:p w14:paraId="5F0B6D1C" w14:textId="77777777" w:rsidR="00926A19" w:rsidRDefault="00926A19"/>
    <w:p w14:paraId="3791F9B0" w14:textId="77777777" w:rsidR="00926A19" w:rsidRDefault="00926A19">
      <w:r>
        <w:t xml:space="preserve">Installation: </w:t>
      </w:r>
    </w:p>
    <w:p w14:paraId="5B0AD211" w14:textId="77777777" w:rsidR="0061712E" w:rsidRDefault="006E2B4B" w:rsidP="0061712E">
      <w:pPr>
        <w:numPr>
          <w:ilvl w:val="0"/>
          <w:numId w:val="5"/>
        </w:numPr>
      </w:pPr>
      <w:r>
        <w:t xml:space="preserve"> </w:t>
      </w:r>
      <w:r w:rsidR="0061712E" w:rsidRPr="0061712E">
        <w:t>Before creating a virtual environment for the package, create a folder for the virtual environment and enter the folder in terminal, e.g. "</w:t>
      </w:r>
      <w:proofErr w:type="spellStart"/>
      <w:r w:rsidR="0061712E" w:rsidRPr="0061712E">
        <w:t>adcp</w:t>
      </w:r>
      <w:proofErr w:type="spellEnd"/>
      <w:r w:rsidR="0061712E" w:rsidRPr="0061712E">
        <w:t>"</w:t>
      </w:r>
    </w:p>
    <w:p w14:paraId="5AF2E7A5" w14:textId="717D1B0D" w:rsidR="004433DB" w:rsidRDefault="004433DB" w:rsidP="004433DB">
      <w:r>
        <w:t>Here</w:t>
      </w:r>
      <w:r w:rsidR="004F58E7">
        <w:t xml:space="preserve"> is the location: </w:t>
      </w:r>
      <w:hyperlink r:id="rId7" w:history="1">
        <w:r w:rsidR="00C5787D" w:rsidRPr="00FA479A">
          <w:rPr>
            <w:rStyle w:val="Hyperlink"/>
          </w:rPr>
          <w:t>\\wsl.localhost\Ubuntu\home\ethan\Honours_Project\pycurrents_adcp</w:t>
        </w:r>
      </w:hyperlink>
    </w:p>
    <w:p w14:paraId="4FAD3D69" w14:textId="1849BC99" w:rsidR="002C12EE" w:rsidRDefault="00C5787D" w:rsidP="004433DB">
      <w:r>
        <w:t>I don’t think that will work</w:t>
      </w:r>
      <w:r w:rsidR="00A80C09">
        <w:t>, I am trying to do it here:</w:t>
      </w:r>
      <w:r w:rsidR="002C12EE">
        <w:t xml:space="preserve"> </w:t>
      </w:r>
      <w:r w:rsidR="00A80C09" w:rsidRPr="00A80C09">
        <w:t>C:\Users\ethan\anaconda3\envs\pycurrents_adcp</w:t>
      </w:r>
    </w:p>
    <w:p w14:paraId="72D0DFE5" w14:textId="77777777" w:rsidR="008612C7" w:rsidRDefault="0061712E" w:rsidP="008612C7">
      <w:pPr>
        <w:numPr>
          <w:ilvl w:val="0"/>
          <w:numId w:val="5"/>
        </w:numPr>
      </w:pPr>
      <w:r w:rsidRPr="0061712E">
        <w:t>Create a virtual environment called "adcp37" with Python version 3.7:</w:t>
      </w:r>
      <w:r w:rsidRPr="0061712E">
        <w:br/>
        <w:t>conda create -n adcp37 python=3.7</w:t>
      </w:r>
    </w:p>
    <w:p w14:paraId="177FA3CB" w14:textId="70F9A428" w:rsidR="008612C7" w:rsidRPr="0061712E" w:rsidRDefault="008612C7" w:rsidP="008612C7">
      <w:r>
        <w:t xml:space="preserve">I opened the </w:t>
      </w:r>
      <w:proofErr w:type="spellStart"/>
      <w:r>
        <w:t>pycurrents_adcp</w:t>
      </w:r>
      <w:proofErr w:type="spellEnd"/>
      <w:r>
        <w:t xml:space="preserve"> folder in the Anaconda Prompt terminal and created the virtual environment. </w:t>
      </w:r>
    </w:p>
    <w:p w14:paraId="632C4EC4" w14:textId="77777777" w:rsidR="0061712E" w:rsidRPr="0061712E" w:rsidRDefault="0061712E" w:rsidP="0061712E">
      <w:pPr>
        <w:numPr>
          <w:ilvl w:val="0"/>
          <w:numId w:val="5"/>
        </w:numPr>
      </w:pPr>
      <w:r w:rsidRPr="0061712E">
        <w:t>Activate the virtual environment:</w:t>
      </w:r>
      <w:r w:rsidRPr="0061712E">
        <w:br/>
        <w:t>conda activate adcp37</w:t>
      </w:r>
    </w:p>
    <w:p w14:paraId="35D69483" w14:textId="24A2E1F6" w:rsidR="0061712E" w:rsidRPr="0061712E" w:rsidRDefault="0061712E" w:rsidP="0061712E">
      <w:pPr>
        <w:numPr>
          <w:ilvl w:val="0"/>
          <w:numId w:val="5"/>
        </w:numPr>
      </w:pPr>
      <w:r w:rsidRPr="0061712E">
        <w:t>Add the conda-forge to your channel:</w:t>
      </w:r>
      <w:r w:rsidRPr="0061712E">
        <w:br/>
        <w:t>conda config --add channels conda-forge</w:t>
      </w:r>
      <w:r w:rsidR="007048D7">
        <w:t xml:space="preserve"> </w:t>
      </w:r>
      <w:r w:rsidRPr="0061712E">
        <w:br/>
        <w:t xml:space="preserve">conda config --set </w:t>
      </w:r>
      <w:proofErr w:type="spellStart"/>
      <w:r w:rsidRPr="0061712E">
        <w:t>channel_priorit</w:t>
      </w:r>
      <w:proofErr w:type="spellEnd"/>
      <w:r w:rsidRPr="0061712E">
        <w:t xml:space="preserve"> strict</w:t>
      </w:r>
    </w:p>
    <w:p w14:paraId="040C413B" w14:textId="77777777" w:rsidR="0061712E" w:rsidRDefault="0061712E" w:rsidP="0061712E">
      <w:pPr>
        <w:numPr>
          <w:ilvl w:val="0"/>
          <w:numId w:val="5"/>
        </w:numPr>
      </w:pPr>
      <w:r w:rsidRPr="0061712E">
        <w:lastRenderedPageBreak/>
        <w:t>Install required packages:</w:t>
      </w:r>
      <w:r w:rsidRPr="0061712E">
        <w:br/>
      </w:r>
      <w:r w:rsidRPr="0061712E">
        <w:rPr>
          <w:highlight w:val="yellow"/>
        </w:rPr>
        <w:t xml:space="preserve">conda install numpy </w:t>
      </w:r>
      <w:proofErr w:type="spellStart"/>
      <w:r w:rsidRPr="0061712E">
        <w:rPr>
          <w:highlight w:val="yellow"/>
        </w:rPr>
        <w:t>scipy</w:t>
      </w:r>
      <w:proofErr w:type="spellEnd"/>
      <w:r w:rsidRPr="0061712E">
        <w:rPr>
          <w:highlight w:val="yellow"/>
        </w:rPr>
        <w:t xml:space="preserve"> pip pandas netCDF4 xarray </w:t>
      </w:r>
      <w:proofErr w:type="spellStart"/>
      <w:r w:rsidRPr="0061712E">
        <w:rPr>
          <w:highlight w:val="yellow"/>
        </w:rPr>
        <w:t>gsw</w:t>
      </w:r>
      <w:proofErr w:type="spellEnd"/>
      <w:r w:rsidRPr="0061712E">
        <w:rPr>
          <w:highlight w:val="yellow"/>
        </w:rPr>
        <w:t xml:space="preserve"> matplotlib=3.5 shapely</w:t>
      </w:r>
      <w:r w:rsidRPr="0061712E">
        <w:rPr>
          <w:highlight w:val="yellow"/>
        </w:rPr>
        <w:br/>
        <w:t xml:space="preserve">pip install datetime </w:t>
      </w:r>
      <w:proofErr w:type="spellStart"/>
      <w:r w:rsidRPr="0061712E">
        <w:rPr>
          <w:highlight w:val="yellow"/>
        </w:rPr>
        <w:t>ruamel.yaml</w:t>
      </w:r>
      <w:proofErr w:type="spellEnd"/>
    </w:p>
    <w:p w14:paraId="5AC9F8FD" w14:textId="7F199D40" w:rsidR="00DF4F38" w:rsidRDefault="00FC5F3B" w:rsidP="00DF4F38">
      <w:r>
        <w:t>Ran into this error:</w:t>
      </w:r>
    </w:p>
    <w:p w14:paraId="3C574035"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Channels:</w:t>
      </w:r>
    </w:p>
    <w:p w14:paraId="7A470F83"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 xml:space="preserve"> - conda-forge</w:t>
      </w:r>
    </w:p>
    <w:p w14:paraId="132B01C3"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 xml:space="preserve"> - defaults</w:t>
      </w:r>
    </w:p>
    <w:p w14:paraId="73EF6257"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Platform: win-64</w:t>
      </w:r>
    </w:p>
    <w:p w14:paraId="419C8EE7"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Collecting package metadata (</w:t>
      </w:r>
      <w:proofErr w:type="spellStart"/>
      <w:r w:rsidRPr="00FC5F3B">
        <w:rPr>
          <w:rFonts w:ascii="Courier New" w:hAnsi="Courier New" w:cs="Courier New"/>
        </w:rPr>
        <w:t>repodata.json</w:t>
      </w:r>
      <w:proofErr w:type="spellEnd"/>
      <w:r w:rsidRPr="00FC5F3B">
        <w:rPr>
          <w:rFonts w:ascii="Courier New" w:hAnsi="Courier New" w:cs="Courier New"/>
        </w:rPr>
        <w:t>): done</w:t>
      </w:r>
    </w:p>
    <w:p w14:paraId="2E2311F4"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Solving environment: failed</w:t>
      </w:r>
    </w:p>
    <w:p w14:paraId="127495E9" w14:textId="77777777" w:rsidR="00CE2CF6" w:rsidRPr="00FC5F3B" w:rsidRDefault="00CE2CF6" w:rsidP="00FC5F3B">
      <w:pPr>
        <w:spacing w:line="240" w:lineRule="auto"/>
        <w:rPr>
          <w:rFonts w:ascii="Courier New" w:hAnsi="Courier New" w:cs="Courier New"/>
        </w:rPr>
      </w:pPr>
    </w:p>
    <w:p w14:paraId="1DA7BE13" w14:textId="77777777" w:rsidR="00CE2CF6" w:rsidRPr="00FC5F3B" w:rsidRDefault="00CE2CF6" w:rsidP="00FC5F3B">
      <w:pPr>
        <w:spacing w:line="240" w:lineRule="auto"/>
        <w:rPr>
          <w:rFonts w:ascii="Courier New" w:hAnsi="Courier New" w:cs="Courier New"/>
        </w:rPr>
      </w:pPr>
      <w:proofErr w:type="spellStart"/>
      <w:r w:rsidRPr="00FC5F3B">
        <w:rPr>
          <w:rFonts w:ascii="Courier New" w:hAnsi="Courier New" w:cs="Courier New"/>
        </w:rPr>
        <w:t>PackagesNotFoundError</w:t>
      </w:r>
      <w:proofErr w:type="spellEnd"/>
      <w:r w:rsidRPr="00FC5F3B">
        <w:rPr>
          <w:rFonts w:ascii="Courier New" w:hAnsi="Courier New" w:cs="Courier New"/>
        </w:rPr>
        <w:t>: The following packages are not available from current channels:</w:t>
      </w:r>
    </w:p>
    <w:p w14:paraId="47339BBE" w14:textId="77777777" w:rsidR="00CE2CF6" w:rsidRPr="00FC5F3B" w:rsidRDefault="00CE2CF6" w:rsidP="00FC5F3B">
      <w:pPr>
        <w:spacing w:line="240" w:lineRule="auto"/>
        <w:rPr>
          <w:rFonts w:ascii="Courier New" w:hAnsi="Courier New" w:cs="Courier New"/>
        </w:rPr>
      </w:pPr>
    </w:p>
    <w:p w14:paraId="21EAB4BF"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 xml:space="preserve">  - </w:t>
      </w:r>
      <w:proofErr w:type="spellStart"/>
      <w:r w:rsidRPr="00FC5F3B">
        <w:rPr>
          <w:rFonts w:ascii="Courier New" w:hAnsi="Courier New" w:cs="Courier New"/>
        </w:rPr>
        <w:t>matplotplib</w:t>
      </w:r>
      <w:proofErr w:type="spellEnd"/>
      <w:r w:rsidRPr="00FC5F3B">
        <w:rPr>
          <w:rFonts w:ascii="Courier New" w:hAnsi="Courier New" w:cs="Courier New"/>
        </w:rPr>
        <w:t>=3.5*</w:t>
      </w:r>
    </w:p>
    <w:p w14:paraId="4424CC5E"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 xml:space="preserve">  - install</w:t>
      </w:r>
    </w:p>
    <w:p w14:paraId="52C108D7"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 xml:space="preserve">  - datetime</w:t>
      </w:r>
    </w:p>
    <w:p w14:paraId="527D0003" w14:textId="77777777" w:rsidR="00CE2CF6" w:rsidRPr="00FC5F3B" w:rsidRDefault="00CE2CF6" w:rsidP="00FC5F3B">
      <w:pPr>
        <w:spacing w:line="240" w:lineRule="auto"/>
        <w:rPr>
          <w:rFonts w:ascii="Courier New" w:hAnsi="Courier New" w:cs="Courier New"/>
        </w:rPr>
      </w:pPr>
    </w:p>
    <w:p w14:paraId="2076601D"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Current channels:</w:t>
      </w:r>
    </w:p>
    <w:p w14:paraId="7851F706" w14:textId="77777777" w:rsidR="00CE2CF6" w:rsidRPr="00FC5F3B" w:rsidRDefault="00CE2CF6" w:rsidP="00FC5F3B">
      <w:pPr>
        <w:spacing w:line="240" w:lineRule="auto"/>
        <w:rPr>
          <w:rFonts w:ascii="Courier New" w:hAnsi="Courier New" w:cs="Courier New"/>
        </w:rPr>
      </w:pPr>
    </w:p>
    <w:p w14:paraId="7B7E8DBF"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 xml:space="preserve">  - https://conda.anaconda.org/conda-forge</w:t>
      </w:r>
    </w:p>
    <w:p w14:paraId="4110E03B"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 xml:space="preserve">  - defaults</w:t>
      </w:r>
    </w:p>
    <w:p w14:paraId="3F771D69"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 xml:space="preserve">  - https://repo.anaconda.com/pkgs/main</w:t>
      </w:r>
    </w:p>
    <w:p w14:paraId="57B02726"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 xml:space="preserve">  - https://repo.anaconda.com/pkgs/r</w:t>
      </w:r>
    </w:p>
    <w:p w14:paraId="1BDACD20"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 xml:space="preserve">  - https://repo.anaconda.com/pkgs/msys2</w:t>
      </w:r>
    </w:p>
    <w:p w14:paraId="33FC02D1" w14:textId="77777777" w:rsidR="00CE2CF6" w:rsidRPr="00FC5F3B" w:rsidRDefault="00CE2CF6" w:rsidP="00FC5F3B">
      <w:pPr>
        <w:spacing w:line="240" w:lineRule="auto"/>
        <w:rPr>
          <w:rFonts w:ascii="Courier New" w:hAnsi="Courier New" w:cs="Courier New"/>
        </w:rPr>
      </w:pPr>
    </w:p>
    <w:p w14:paraId="6604DC9F"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To search for alternate channels that may provide the conda package you're</w:t>
      </w:r>
    </w:p>
    <w:p w14:paraId="6390B1A7"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looking for, navigate to</w:t>
      </w:r>
    </w:p>
    <w:p w14:paraId="40FC311B" w14:textId="77777777" w:rsidR="00CE2CF6" w:rsidRPr="00FC5F3B" w:rsidRDefault="00CE2CF6" w:rsidP="00FC5F3B">
      <w:pPr>
        <w:spacing w:line="240" w:lineRule="auto"/>
        <w:rPr>
          <w:rFonts w:ascii="Courier New" w:hAnsi="Courier New" w:cs="Courier New"/>
        </w:rPr>
      </w:pPr>
    </w:p>
    <w:p w14:paraId="25F49FB1" w14:textId="77777777" w:rsidR="00CE2CF6" w:rsidRPr="00FC5F3B" w:rsidRDefault="00CE2CF6" w:rsidP="00FC5F3B">
      <w:pPr>
        <w:spacing w:line="240" w:lineRule="auto"/>
        <w:rPr>
          <w:rFonts w:ascii="Courier New" w:hAnsi="Courier New" w:cs="Courier New"/>
        </w:rPr>
      </w:pPr>
      <w:r w:rsidRPr="00FC5F3B">
        <w:rPr>
          <w:rFonts w:ascii="Courier New" w:hAnsi="Courier New" w:cs="Courier New"/>
        </w:rPr>
        <w:t xml:space="preserve">    https://anaconda.org</w:t>
      </w:r>
    </w:p>
    <w:p w14:paraId="349F1CB2" w14:textId="77777777" w:rsidR="00CE2CF6" w:rsidRPr="00FC5F3B" w:rsidRDefault="00CE2CF6" w:rsidP="00FC5F3B">
      <w:pPr>
        <w:spacing w:line="240" w:lineRule="auto"/>
        <w:rPr>
          <w:rFonts w:ascii="Courier New" w:hAnsi="Courier New" w:cs="Courier New"/>
        </w:rPr>
      </w:pPr>
    </w:p>
    <w:p w14:paraId="71AE2CA0" w14:textId="571CB8DF" w:rsidR="00DF4F38" w:rsidRPr="00FC5F3B" w:rsidRDefault="00CE2CF6" w:rsidP="00FC5F3B">
      <w:pPr>
        <w:spacing w:line="240" w:lineRule="auto"/>
        <w:rPr>
          <w:rFonts w:ascii="Courier New" w:hAnsi="Courier New" w:cs="Courier New"/>
        </w:rPr>
      </w:pPr>
      <w:r w:rsidRPr="00FC5F3B">
        <w:rPr>
          <w:rFonts w:ascii="Courier New" w:hAnsi="Courier New" w:cs="Courier New"/>
        </w:rPr>
        <w:t>and use the search bar at the top of the page.</w:t>
      </w:r>
    </w:p>
    <w:p w14:paraId="62D96403" w14:textId="20C379B2" w:rsidR="002854AA" w:rsidRDefault="002854AA" w:rsidP="00CE2CF6">
      <w:r>
        <w:lastRenderedPageBreak/>
        <w:t>Trying to investigate what is going on using the anaconda navigator in the adcp37 environment.</w:t>
      </w:r>
      <w:r w:rsidR="00C14A74">
        <w:t xml:space="preserve"> I then checked </w:t>
      </w:r>
      <w:r w:rsidR="007D5F63">
        <w:t xml:space="preserve">and found that I made a typo: </w:t>
      </w:r>
      <w:proofErr w:type="spellStart"/>
      <w:r w:rsidR="00DC39FF">
        <w:t>matplotplib</w:t>
      </w:r>
      <w:proofErr w:type="spellEnd"/>
      <w:r w:rsidR="00DC39FF">
        <w:t xml:space="preserve">=3.5 should be matplotlib=3.5. </w:t>
      </w:r>
    </w:p>
    <w:p w14:paraId="4B01BCB9" w14:textId="17C7687B" w:rsidR="00AA51D1" w:rsidRDefault="00DC39FF" w:rsidP="00CE2CF6">
      <w:r>
        <w:t xml:space="preserve">There </w:t>
      </w:r>
      <w:r w:rsidR="00AA51D1">
        <w:t>were</w:t>
      </w:r>
      <w:r>
        <w:t xml:space="preserve"> also invalid usage issue</w:t>
      </w:r>
      <w:r w:rsidR="00C004DF">
        <w:t xml:space="preserve">s: pip install datetime </w:t>
      </w:r>
      <w:proofErr w:type="spellStart"/>
      <w:r w:rsidR="00C004DF">
        <w:t>ruamel.yaml</w:t>
      </w:r>
      <w:proofErr w:type="spellEnd"/>
      <w:r w:rsidR="00C004DF">
        <w:t xml:space="preserve"> is not valid syntax for a conda </w:t>
      </w:r>
      <w:r w:rsidR="00AA51D1">
        <w:t xml:space="preserve">install command. Conda does not support pip install directly in the same line. Also, datetime is part of the Python standard library, not a separate installable package. </w:t>
      </w:r>
    </w:p>
    <w:p w14:paraId="632F1A40" w14:textId="34EEFCC1" w:rsidR="00AA51D1" w:rsidRPr="0061712E" w:rsidRDefault="00AA51D1" w:rsidP="00CE2CF6">
      <w:r w:rsidRPr="00C87ACA">
        <w:rPr>
          <w:highlight w:val="yellow"/>
        </w:rPr>
        <w:t xml:space="preserve">This is the correct install command: </w:t>
      </w:r>
      <w:r w:rsidR="005E5E19" w:rsidRPr="00C87ACA">
        <w:rPr>
          <w:highlight w:val="yellow"/>
        </w:rPr>
        <w:t xml:space="preserve">conda install numpy </w:t>
      </w:r>
      <w:proofErr w:type="spellStart"/>
      <w:r w:rsidR="005E5E19" w:rsidRPr="00C87ACA">
        <w:rPr>
          <w:highlight w:val="yellow"/>
        </w:rPr>
        <w:t>scipy</w:t>
      </w:r>
      <w:proofErr w:type="spellEnd"/>
      <w:r w:rsidR="005E5E19" w:rsidRPr="00C87ACA">
        <w:rPr>
          <w:highlight w:val="yellow"/>
        </w:rPr>
        <w:t xml:space="preserve"> pandas netCDF4 xarray </w:t>
      </w:r>
      <w:proofErr w:type="spellStart"/>
      <w:r w:rsidR="005E5E19" w:rsidRPr="00C87ACA">
        <w:rPr>
          <w:highlight w:val="yellow"/>
        </w:rPr>
        <w:t>gsw</w:t>
      </w:r>
      <w:proofErr w:type="spellEnd"/>
      <w:r w:rsidR="005E5E19" w:rsidRPr="00C87ACA">
        <w:rPr>
          <w:highlight w:val="yellow"/>
        </w:rPr>
        <w:t xml:space="preserve"> matplotlib=3.5 shapely </w:t>
      </w:r>
      <w:proofErr w:type="spellStart"/>
      <w:r w:rsidR="005E5E19" w:rsidRPr="00C87ACA">
        <w:rPr>
          <w:highlight w:val="yellow"/>
        </w:rPr>
        <w:t>ruamel.yaml</w:t>
      </w:r>
      <w:proofErr w:type="spellEnd"/>
    </w:p>
    <w:p w14:paraId="652F2D87" w14:textId="77777777" w:rsidR="0061712E" w:rsidRDefault="0061712E" w:rsidP="0061712E">
      <w:pPr>
        <w:numPr>
          <w:ilvl w:val="0"/>
          <w:numId w:val="5"/>
        </w:numPr>
      </w:pPr>
      <w:r w:rsidRPr="0061712E">
        <w:t xml:space="preserve">Install </w:t>
      </w:r>
      <w:proofErr w:type="spellStart"/>
      <w:r w:rsidRPr="0061712E">
        <w:t>ttide_py</w:t>
      </w:r>
      <w:proofErr w:type="spellEnd"/>
      <w:r w:rsidRPr="0061712E">
        <w:t xml:space="preserve"> from </w:t>
      </w:r>
      <w:proofErr w:type="spellStart"/>
      <w:r w:rsidRPr="0061712E">
        <w:t>github</w:t>
      </w:r>
      <w:proofErr w:type="spellEnd"/>
      <w:r w:rsidRPr="0061712E">
        <w:br/>
        <w:t>git clone https://github.com/moflaher/ttide_py</w:t>
      </w:r>
      <w:r w:rsidRPr="0061712E">
        <w:br/>
        <w:t xml:space="preserve">Navigate to the newly created </w:t>
      </w:r>
      <w:proofErr w:type="spellStart"/>
      <w:r w:rsidRPr="0061712E">
        <w:t>ttide_py</w:t>
      </w:r>
      <w:proofErr w:type="spellEnd"/>
      <w:r w:rsidRPr="0061712E">
        <w:t xml:space="preserve"> folder, then</w:t>
      </w:r>
      <w:r w:rsidRPr="0061712E">
        <w:br/>
        <w:t>python setup.py install</w:t>
      </w:r>
    </w:p>
    <w:p w14:paraId="3C2D0BB3" w14:textId="7EE5BCB2" w:rsidR="00695682" w:rsidRPr="0061712E" w:rsidRDefault="001F4EEA" w:rsidP="00E24E96">
      <w:r>
        <w:t xml:space="preserve">I cloned the repo </w:t>
      </w:r>
      <w:r w:rsidR="00695682">
        <w:t>successfully but</w:t>
      </w:r>
      <w:r>
        <w:t xml:space="preserve"> ran into a problem navigating </w:t>
      </w:r>
      <w:r w:rsidR="002031DF">
        <w:t xml:space="preserve">to the newly created folder. I found this information from a </w:t>
      </w:r>
      <w:r w:rsidR="00FC5F3B">
        <w:t>YouTube</w:t>
      </w:r>
      <w:r w:rsidR="002031DF">
        <w:t xml:space="preserve"> video: </w:t>
      </w:r>
      <w:hyperlink r:id="rId8" w:history="1">
        <w:r w:rsidR="00695682" w:rsidRPr="00695682">
          <w:rPr>
            <w:rStyle w:val="Hyperlink"/>
          </w:rPr>
          <w:t>Using the Anaconda Prompt to Navigate Across Folders</w:t>
        </w:r>
      </w:hyperlink>
      <w:r w:rsidR="00695682">
        <w:t xml:space="preserve">. Here is the GitHub: </w:t>
      </w:r>
      <w:hyperlink r:id="rId9" w:history="1">
        <w:r w:rsidR="00695682" w:rsidRPr="00695682">
          <w:rPr>
            <w:rStyle w:val="Hyperlink"/>
          </w:rPr>
          <w:t xml:space="preserve">satellite-image-analysis/notebooks/1.03-anaconda_and_jupyter.ipynb at main · </w:t>
        </w:r>
        <w:proofErr w:type="spellStart"/>
        <w:r w:rsidR="00695682" w:rsidRPr="00695682">
          <w:rPr>
            <w:rStyle w:val="Hyperlink"/>
          </w:rPr>
          <w:t>edwardoughton</w:t>
        </w:r>
        <w:proofErr w:type="spellEnd"/>
        <w:r w:rsidR="00695682" w:rsidRPr="00695682">
          <w:rPr>
            <w:rStyle w:val="Hyperlink"/>
          </w:rPr>
          <w:t>/satellite-image-analysis · GitHub</w:t>
        </w:r>
      </w:hyperlink>
    </w:p>
    <w:p w14:paraId="5DF27D9E" w14:textId="1CA389B1" w:rsidR="0061712E" w:rsidRDefault="0061712E" w:rsidP="0061712E">
      <w:pPr>
        <w:numPr>
          <w:ilvl w:val="0"/>
          <w:numId w:val="5"/>
        </w:numPr>
      </w:pPr>
      <w:r w:rsidRPr="0061712E">
        <w:t>Clone pycurrents with Mercurial:</w:t>
      </w:r>
      <w:r w:rsidRPr="0061712E">
        <w:br/>
        <w:t xml:space="preserve">hg clone --verbose </w:t>
      </w:r>
      <w:hyperlink r:id="rId10" w:history="1">
        <w:r w:rsidR="00CE0950" w:rsidRPr="0061712E">
          <w:rPr>
            <w:rStyle w:val="Hyperlink"/>
          </w:rPr>
          <w:t>http://currents.soest.hawaii.edu/hg/pycurrents</w:t>
        </w:r>
      </w:hyperlink>
    </w:p>
    <w:p w14:paraId="00656E69" w14:textId="7AD95061" w:rsidR="00CE0950" w:rsidRDefault="00CE0950" w:rsidP="00F5109C">
      <w:r>
        <w:t xml:space="preserve">Get this error: </w:t>
      </w:r>
      <w:r w:rsidR="00F5109C">
        <w:t xml:space="preserve">'hg' is not recognized as an internal or external command, operable program or batch file. I first need to install </w:t>
      </w:r>
      <w:r w:rsidR="005E76E2">
        <w:t xml:space="preserve">Mercurial via </w:t>
      </w:r>
      <w:r w:rsidR="00FC5F3B">
        <w:t>Conda</w:t>
      </w:r>
      <w:r w:rsidR="005E76E2">
        <w:t xml:space="preserve">. </w:t>
      </w:r>
      <w:r w:rsidR="005E76E2" w:rsidRPr="00056486">
        <w:rPr>
          <w:highlight w:val="yellow"/>
        </w:rPr>
        <w:t>In the active adcp37 environment, run: conda install -c conda-forge mercurial</w:t>
      </w:r>
      <w:r w:rsidR="002E356A">
        <w:t>.</w:t>
      </w:r>
    </w:p>
    <w:p w14:paraId="2FF5A0F4" w14:textId="1F4B6D67" w:rsidR="008002F4" w:rsidRPr="0061712E" w:rsidRDefault="008002F4" w:rsidP="00F5109C">
      <w:r>
        <w:t xml:space="preserve">Then retry the clone: </w:t>
      </w:r>
      <w:r w:rsidRPr="008002F4">
        <w:t>hg clone --verbose http://currents.soest.hawaii.edu/hg/pycurrents</w:t>
      </w:r>
    </w:p>
    <w:p w14:paraId="3AC9ED9E" w14:textId="77777777" w:rsidR="0061712E" w:rsidRDefault="0061712E" w:rsidP="0061712E">
      <w:pPr>
        <w:numPr>
          <w:ilvl w:val="0"/>
          <w:numId w:val="5"/>
        </w:numPr>
      </w:pPr>
      <w:r w:rsidRPr="0061712E">
        <w:t>Install pycurrents:</w:t>
      </w:r>
      <w:r w:rsidRPr="0061712E">
        <w:br/>
        <w:t>pip install -e ./pycurrents</w:t>
      </w:r>
    </w:p>
    <w:p w14:paraId="6B852BD5" w14:textId="060F2599" w:rsidR="00B11DC4" w:rsidRDefault="00B11DC4" w:rsidP="00B11DC4">
      <w:r>
        <w:t xml:space="preserve">Ran into this problem: </w:t>
      </w:r>
    </w:p>
    <w:p w14:paraId="3C62DE45"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Obtaining file:///C:/Users/ethan/anaconda3/envs/pycurrents_adcp/ttide_py/pycurrents</w:t>
      </w:r>
    </w:p>
    <w:p w14:paraId="37F5E37F"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xml:space="preserve">  Preparing metadata (setup.py) ... error</w:t>
      </w:r>
    </w:p>
    <w:p w14:paraId="6F253E39"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xml:space="preserve">  error: subprocess-exited-with-error</w:t>
      </w:r>
    </w:p>
    <w:p w14:paraId="02D10EAA" w14:textId="77777777" w:rsidR="00FC5F3B" w:rsidRPr="00FC5F3B" w:rsidRDefault="00FC5F3B" w:rsidP="00FC5F3B">
      <w:pPr>
        <w:spacing w:line="240" w:lineRule="auto"/>
        <w:rPr>
          <w:rFonts w:ascii="Courier New" w:hAnsi="Courier New" w:cs="Courier New"/>
        </w:rPr>
      </w:pPr>
    </w:p>
    <w:p w14:paraId="292C5046"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xml:space="preserve">  × python setup.py </w:t>
      </w:r>
      <w:proofErr w:type="spellStart"/>
      <w:r w:rsidRPr="00FC5F3B">
        <w:rPr>
          <w:rFonts w:ascii="Courier New" w:hAnsi="Courier New" w:cs="Courier New"/>
        </w:rPr>
        <w:t>egg_info</w:t>
      </w:r>
      <w:proofErr w:type="spellEnd"/>
      <w:r w:rsidRPr="00FC5F3B">
        <w:rPr>
          <w:rFonts w:ascii="Courier New" w:hAnsi="Courier New" w:cs="Courier New"/>
        </w:rPr>
        <w:t xml:space="preserve"> did not run successfully.</w:t>
      </w:r>
    </w:p>
    <w:p w14:paraId="24104FF8"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xml:space="preserve">  │ exit code: 1</w:t>
      </w:r>
    </w:p>
    <w:p w14:paraId="20D8B2F7"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xml:space="preserve">  </w:t>
      </w:r>
      <w:r w:rsidRPr="00FC5F3B">
        <w:rPr>
          <w:rFonts w:ascii="Segoe UI Symbol" w:hAnsi="Segoe UI Symbol" w:cs="Segoe UI Symbol"/>
        </w:rPr>
        <w:t>╰</w:t>
      </w:r>
      <w:r w:rsidRPr="00FC5F3B">
        <w:rPr>
          <w:rFonts w:ascii="Courier New" w:hAnsi="Courier New" w:cs="Courier New"/>
        </w:rPr>
        <w:t>─&gt; [6 lines of output]</w:t>
      </w:r>
    </w:p>
    <w:p w14:paraId="3456675A"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xml:space="preserve">      Traceback (most recent call last):</w:t>
      </w:r>
    </w:p>
    <w:p w14:paraId="71C7B551"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xml:space="preserve">        File "&lt;string&gt;", line 36, in &lt;module&gt;</w:t>
      </w:r>
    </w:p>
    <w:p w14:paraId="1583EB86"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lastRenderedPageBreak/>
        <w:t xml:space="preserve">        File "&lt;pip-</w:t>
      </w:r>
      <w:proofErr w:type="spellStart"/>
      <w:r w:rsidRPr="00FC5F3B">
        <w:rPr>
          <w:rFonts w:ascii="Courier New" w:hAnsi="Courier New" w:cs="Courier New"/>
        </w:rPr>
        <w:t>setuptools</w:t>
      </w:r>
      <w:proofErr w:type="spellEnd"/>
      <w:r w:rsidRPr="00FC5F3B">
        <w:rPr>
          <w:rFonts w:ascii="Courier New" w:hAnsi="Courier New" w:cs="Courier New"/>
        </w:rPr>
        <w:t>-caller&gt;", line 34, in &lt;module&gt;</w:t>
      </w:r>
    </w:p>
    <w:p w14:paraId="00EF3A57"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xml:space="preserve">        File "C:\Users\ethan\anaconda3\envs\pycurrents_adcp\ttide_py\pycurrents\setup.py", line 7, in &lt;module&gt;</w:t>
      </w:r>
    </w:p>
    <w:p w14:paraId="749DDA18"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xml:space="preserve">          import Cython</w:t>
      </w:r>
    </w:p>
    <w:p w14:paraId="66C4B74A"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xml:space="preserve">      </w:t>
      </w:r>
      <w:proofErr w:type="spellStart"/>
      <w:r w:rsidRPr="00FC5F3B">
        <w:rPr>
          <w:rFonts w:ascii="Courier New" w:hAnsi="Courier New" w:cs="Courier New"/>
        </w:rPr>
        <w:t>ModuleNotFoundError</w:t>
      </w:r>
      <w:proofErr w:type="spellEnd"/>
      <w:r w:rsidRPr="00FC5F3B">
        <w:rPr>
          <w:rFonts w:ascii="Courier New" w:hAnsi="Courier New" w:cs="Courier New"/>
        </w:rPr>
        <w:t>: No module named 'Cython'</w:t>
      </w:r>
    </w:p>
    <w:p w14:paraId="23B87EE8"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xml:space="preserve">      [end of output]</w:t>
      </w:r>
    </w:p>
    <w:p w14:paraId="77E948C5" w14:textId="77777777" w:rsidR="00FC5F3B" w:rsidRPr="00FC5F3B" w:rsidRDefault="00FC5F3B" w:rsidP="00FC5F3B">
      <w:pPr>
        <w:spacing w:line="240" w:lineRule="auto"/>
        <w:rPr>
          <w:rFonts w:ascii="Courier New" w:hAnsi="Courier New" w:cs="Courier New"/>
        </w:rPr>
      </w:pPr>
    </w:p>
    <w:p w14:paraId="4B999A23"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xml:space="preserve">  note: This error originates from a subprocess, and is likely not a problem with pip.</w:t>
      </w:r>
    </w:p>
    <w:p w14:paraId="5EBB1232"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error: metadata-generation-failed</w:t>
      </w:r>
    </w:p>
    <w:p w14:paraId="49B5EE11" w14:textId="77777777" w:rsidR="00FC5F3B" w:rsidRPr="00FC5F3B" w:rsidRDefault="00FC5F3B" w:rsidP="00FC5F3B">
      <w:pPr>
        <w:spacing w:line="240" w:lineRule="auto"/>
        <w:rPr>
          <w:rFonts w:ascii="Courier New" w:hAnsi="Courier New" w:cs="Courier New"/>
        </w:rPr>
      </w:pPr>
    </w:p>
    <w:p w14:paraId="637ADD36"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 Encountered error while generating package metadata.</w:t>
      </w:r>
    </w:p>
    <w:p w14:paraId="7B85550D" w14:textId="77777777" w:rsidR="00FC5F3B" w:rsidRPr="00FC5F3B" w:rsidRDefault="00FC5F3B" w:rsidP="00FC5F3B">
      <w:pPr>
        <w:spacing w:line="240" w:lineRule="auto"/>
        <w:rPr>
          <w:rFonts w:ascii="Courier New" w:hAnsi="Courier New" w:cs="Courier New"/>
        </w:rPr>
      </w:pPr>
      <w:r w:rsidRPr="00FC5F3B">
        <w:rPr>
          <w:rFonts w:ascii="Segoe UI Symbol" w:hAnsi="Segoe UI Symbol" w:cs="Segoe UI Symbol"/>
        </w:rPr>
        <w:t>╰</w:t>
      </w:r>
      <w:r w:rsidRPr="00FC5F3B">
        <w:rPr>
          <w:rFonts w:ascii="Courier New" w:hAnsi="Courier New" w:cs="Courier New"/>
        </w:rPr>
        <w:t>─&gt; See above for output.</w:t>
      </w:r>
    </w:p>
    <w:p w14:paraId="451CDE44" w14:textId="77777777" w:rsidR="00FC5F3B" w:rsidRPr="00FC5F3B" w:rsidRDefault="00FC5F3B" w:rsidP="00FC5F3B">
      <w:pPr>
        <w:spacing w:line="240" w:lineRule="auto"/>
        <w:rPr>
          <w:rFonts w:ascii="Courier New" w:hAnsi="Courier New" w:cs="Courier New"/>
        </w:rPr>
      </w:pPr>
    </w:p>
    <w:p w14:paraId="7F87AAFE" w14:textId="77777777" w:rsidR="00FC5F3B" w:rsidRPr="00FC5F3B" w:rsidRDefault="00FC5F3B" w:rsidP="00FC5F3B">
      <w:pPr>
        <w:spacing w:line="240" w:lineRule="auto"/>
        <w:rPr>
          <w:rFonts w:ascii="Courier New" w:hAnsi="Courier New" w:cs="Courier New"/>
        </w:rPr>
      </w:pPr>
      <w:r w:rsidRPr="00FC5F3B">
        <w:rPr>
          <w:rFonts w:ascii="Courier New" w:hAnsi="Courier New" w:cs="Courier New"/>
        </w:rPr>
        <w:t>note: This is an issue with the package mentioned above, not pip.</w:t>
      </w:r>
    </w:p>
    <w:p w14:paraId="44398953" w14:textId="12B7DFBE" w:rsidR="00FC5F3B" w:rsidRDefault="00FC5F3B" w:rsidP="00FC5F3B">
      <w:pPr>
        <w:spacing w:line="240" w:lineRule="auto"/>
        <w:rPr>
          <w:rFonts w:ascii="Courier New" w:hAnsi="Courier New" w:cs="Courier New"/>
        </w:rPr>
      </w:pPr>
      <w:r w:rsidRPr="00FC5F3B">
        <w:rPr>
          <w:rFonts w:ascii="Courier New" w:hAnsi="Courier New" w:cs="Courier New"/>
        </w:rPr>
        <w:t>hint: See above for details.</w:t>
      </w:r>
    </w:p>
    <w:p w14:paraId="1FFECBF9" w14:textId="77777777" w:rsidR="00FC5F3B" w:rsidRDefault="00FC5F3B" w:rsidP="00FC5F3B">
      <w:pPr>
        <w:spacing w:line="240" w:lineRule="auto"/>
        <w:rPr>
          <w:rFonts w:ascii="Courier New" w:hAnsi="Courier New" w:cs="Courier New"/>
        </w:rPr>
      </w:pPr>
    </w:p>
    <w:p w14:paraId="18C59BFB" w14:textId="778C10D0" w:rsidR="00FC5F3B" w:rsidRDefault="00FC5F3B" w:rsidP="003F7B10">
      <w:pPr>
        <w:spacing w:line="276" w:lineRule="auto"/>
      </w:pPr>
      <w:r>
        <w:t xml:space="preserve">The problem now is that </w:t>
      </w:r>
      <w:r w:rsidR="00BA558E">
        <w:t xml:space="preserve">there is no Cython module installed. Install it with: </w:t>
      </w:r>
      <w:r w:rsidR="003F7B10" w:rsidRPr="003F7B10">
        <w:t xml:space="preserve">conda install </w:t>
      </w:r>
      <w:proofErr w:type="spellStart"/>
      <w:r w:rsidR="00B11454">
        <w:t>cython</w:t>
      </w:r>
      <w:proofErr w:type="spellEnd"/>
      <w:r w:rsidR="00B11454">
        <w:t xml:space="preserve"> </w:t>
      </w:r>
    </w:p>
    <w:p w14:paraId="3C550C0D" w14:textId="5401013E" w:rsidR="00B11454" w:rsidRDefault="00B11454" w:rsidP="003F7B10">
      <w:pPr>
        <w:spacing w:line="276" w:lineRule="auto"/>
      </w:pPr>
      <w:r>
        <w:t xml:space="preserve">Now try </w:t>
      </w:r>
      <w:r w:rsidRPr="0061712E">
        <w:t>pip install -e ./pycurrents</w:t>
      </w:r>
      <w:r>
        <w:t xml:space="preserve"> again</w:t>
      </w:r>
    </w:p>
    <w:p w14:paraId="0E616761" w14:textId="4D8A232A" w:rsidR="004801BA" w:rsidRDefault="00445E3E" w:rsidP="003F7B10">
      <w:pPr>
        <w:spacing w:line="276" w:lineRule="auto"/>
      </w:pPr>
      <w:r>
        <w:t xml:space="preserve">Got this error: </w:t>
      </w:r>
    </w:p>
    <w:p w14:paraId="54A1E453"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adcp37) C:\Users\ethan\anaconda3\envs\pycurrents_adcp\ttide_py&gt; pip install -e ./pycurrents</w:t>
      </w:r>
    </w:p>
    <w:p w14:paraId="61C116B9"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Obtaining file:///C:/Users/ethan/anaconda3/envs/pycurrents_adcp/ttide_py/pycurrents</w:t>
      </w:r>
    </w:p>
    <w:p w14:paraId="4791977D"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Preparing metadata (setup.py) ... error</w:t>
      </w:r>
    </w:p>
    <w:p w14:paraId="376D7FE9"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error: subprocess-exited-with-error</w:t>
      </w:r>
    </w:p>
    <w:p w14:paraId="7ED0DDE4" w14:textId="77777777" w:rsidR="00445E3E" w:rsidRPr="00445E3E" w:rsidRDefault="00445E3E" w:rsidP="00445E3E">
      <w:pPr>
        <w:spacing w:line="240" w:lineRule="auto"/>
        <w:rPr>
          <w:rFonts w:ascii="Courier New" w:hAnsi="Courier New" w:cs="Courier New"/>
        </w:rPr>
      </w:pPr>
    </w:p>
    <w:p w14:paraId="2DDD6246"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 python setup.py </w:t>
      </w:r>
      <w:proofErr w:type="spellStart"/>
      <w:r w:rsidRPr="00445E3E">
        <w:rPr>
          <w:rFonts w:ascii="Courier New" w:hAnsi="Courier New" w:cs="Courier New"/>
        </w:rPr>
        <w:t>egg_info</w:t>
      </w:r>
      <w:proofErr w:type="spellEnd"/>
      <w:r w:rsidRPr="00445E3E">
        <w:rPr>
          <w:rFonts w:ascii="Courier New" w:hAnsi="Courier New" w:cs="Courier New"/>
        </w:rPr>
        <w:t xml:space="preserve"> did not run successfully.</w:t>
      </w:r>
    </w:p>
    <w:p w14:paraId="210FE761"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 exit code: 1</w:t>
      </w:r>
    </w:p>
    <w:p w14:paraId="7A2C46CE"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w:t>
      </w:r>
      <w:r w:rsidRPr="00445E3E">
        <w:rPr>
          <w:rFonts w:ascii="Segoe UI Symbol" w:hAnsi="Segoe UI Symbol" w:cs="Segoe UI Symbol"/>
        </w:rPr>
        <w:t>╰</w:t>
      </w:r>
      <w:r w:rsidRPr="00445E3E">
        <w:rPr>
          <w:rFonts w:ascii="Courier New" w:hAnsi="Courier New" w:cs="Courier New"/>
        </w:rPr>
        <w:t>─&gt; [8 lines of output]</w:t>
      </w:r>
    </w:p>
    <w:p w14:paraId="0FA5537C"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lastRenderedPageBreak/>
        <w:t xml:space="preserve">      Traceback (most recent call last):</w:t>
      </w:r>
    </w:p>
    <w:p w14:paraId="54807F42"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File "&lt;string&gt;", line 36, in &lt;module&gt;</w:t>
      </w:r>
    </w:p>
    <w:p w14:paraId="609EDE31"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File "&lt;pip-</w:t>
      </w:r>
      <w:proofErr w:type="spellStart"/>
      <w:r w:rsidRPr="00445E3E">
        <w:rPr>
          <w:rFonts w:ascii="Courier New" w:hAnsi="Courier New" w:cs="Courier New"/>
        </w:rPr>
        <w:t>setuptools</w:t>
      </w:r>
      <w:proofErr w:type="spellEnd"/>
      <w:r w:rsidRPr="00445E3E">
        <w:rPr>
          <w:rFonts w:ascii="Courier New" w:hAnsi="Courier New" w:cs="Courier New"/>
        </w:rPr>
        <w:t>-caller&gt;", line 34, in &lt;module&gt;</w:t>
      </w:r>
    </w:p>
    <w:p w14:paraId="49BEE820"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File "C:\Users\ethan\anaconda3\envs\pycurrents_adcp\ttide_py\pycurrents\setup.py", line 23, in &lt;module&gt;</w:t>
      </w:r>
    </w:p>
    <w:p w14:paraId="3BDBE3CD"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from </w:t>
      </w:r>
      <w:proofErr w:type="spellStart"/>
      <w:r w:rsidRPr="00445E3E">
        <w:rPr>
          <w:rFonts w:ascii="Courier New" w:hAnsi="Courier New" w:cs="Courier New"/>
        </w:rPr>
        <w:t>setup_helper</w:t>
      </w:r>
      <w:proofErr w:type="spellEnd"/>
      <w:r w:rsidRPr="00445E3E">
        <w:rPr>
          <w:rFonts w:ascii="Courier New" w:hAnsi="Courier New" w:cs="Courier New"/>
        </w:rPr>
        <w:t xml:space="preserve"> import (</w:t>
      </w:r>
    </w:p>
    <w:p w14:paraId="7DBEF095"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File "C:\Users\ethan\anaconda3\envs\pycurrents_adcp\ttide_py\pycurrents\setup_helper.py", line 1, in &lt;module&gt;</w:t>
      </w:r>
    </w:p>
    <w:p w14:paraId="21207E6A"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pycurrents/setup_helper.py</w:t>
      </w:r>
    </w:p>
    <w:p w14:paraId="769E6CC4"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w:t>
      </w:r>
      <w:proofErr w:type="spellStart"/>
      <w:r w:rsidRPr="00445E3E">
        <w:rPr>
          <w:rFonts w:ascii="Courier New" w:hAnsi="Courier New" w:cs="Courier New"/>
        </w:rPr>
        <w:t>NameError</w:t>
      </w:r>
      <w:proofErr w:type="spellEnd"/>
      <w:r w:rsidRPr="00445E3E">
        <w:rPr>
          <w:rFonts w:ascii="Courier New" w:hAnsi="Courier New" w:cs="Courier New"/>
        </w:rPr>
        <w:t>: name 'pycurrents' is not defined</w:t>
      </w:r>
    </w:p>
    <w:p w14:paraId="36BF8740"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end of output]</w:t>
      </w:r>
    </w:p>
    <w:p w14:paraId="6CB47964" w14:textId="77777777" w:rsidR="00445E3E" w:rsidRPr="00445E3E" w:rsidRDefault="00445E3E" w:rsidP="00445E3E">
      <w:pPr>
        <w:spacing w:line="240" w:lineRule="auto"/>
        <w:rPr>
          <w:rFonts w:ascii="Courier New" w:hAnsi="Courier New" w:cs="Courier New"/>
        </w:rPr>
      </w:pPr>
    </w:p>
    <w:p w14:paraId="62A1D4AE"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xml:space="preserve">  note: This error originates from a subprocess, and is likely not a problem with pip.</w:t>
      </w:r>
    </w:p>
    <w:p w14:paraId="75691204"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error: metadata-generation-failed</w:t>
      </w:r>
    </w:p>
    <w:p w14:paraId="5AE5187D" w14:textId="77777777" w:rsidR="00445E3E" w:rsidRPr="00445E3E" w:rsidRDefault="00445E3E" w:rsidP="00445E3E">
      <w:pPr>
        <w:spacing w:line="240" w:lineRule="auto"/>
        <w:rPr>
          <w:rFonts w:ascii="Courier New" w:hAnsi="Courier New" w:cs="Courier New"/>
        </w:rPr>
      </w:pPr>
    </w:p>
    <w:p w14:paraId="21E96920"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 Encountered error while generating package metadata.</w:t>
      </w:r>
    </w:p>
    <w:p w14:paraId="1272B1D1" w14:textId="77777777" w:rsidR="00445E3E" w:rsidRPr="00445E3E" w:rsidRDefault="00445E3E" w:rsidP="00445E3E">
      <w:pPr>
        <w:spacing w:line="240" w:lineRule="auto"/>
        <w:rPr>
          <w:rFonts w:ascii="Courier New" w:hAnsi="Courier New" w:cs="Courier New"/>
        </w:rPr>
      </w:pPr>
      <w:r w:rsidRPr="00445E3E">
        <w:rPr>
          <w:rFonts w:ascii="Segoe UI Symbol" w:hAnsi="Segoe UI Symbol" w:cs="Segoe UI Symbol"/>
        </w:rPr>
        <w:t>╰</w:t>
      </w:r>
      <w:r w:rsidRPr="00445E3E">
        <w:rPr>
          <w:rFonts w:ascii="Courier New" w:hAnsi="Courier New" w:cs="Courier New"/>
        </w:rPr>
        <w:t>─&gt; See above for output.</w:t>
      </w:r>
    </w:p>
    <w:p w14:paraId="551C5373" w14:textId="77777777" w:rsidR="00445E3E" w:rsidRPr="00445E3E" w:rsidRDefault="00445E3E" w:rsidP="00445E3E">
      <w:pPr>
        <w:spacing w:line="240" w:lineRule="auto"/>
        <w:rPr>
          <w:rFonts w:ascii="Courier New" w:hAnsi="Courier New" w:cs="Courier New"/>
        </w:rPr>
      </w:pPr>
    </w:p>
    <w:p w14:paraId="3ABA4948" w14:textId="77777777" w:rsidR="00445E3E" w:rsidRPr="00445E3E" w:rsidRDefault="00445E3E" w:rsidP="00445E3E">
      <w:pPr>
        <w:spacing w:line="240" w:lineRule="auto"/>
        <w:rPr>
          <w:rFonts w:ascii="Courier New" w:hAnsi="Courier New" w:cs="Courier New"/>
        </w:rPr>
      </w:pPr>
      <w:r w:rsidRPr="00445E3E">
        <w:rPr>
          <w:rFonts w:ascii="Courier New" w:hAnsi="Courier New" w:cs="Courier New"/>
        </w:rPr>
        <w:t>note: This is an issue with the package mentioned above, not pip.</w:t>
      </w:r>
    </w:p>
    <w:p w14:paraId="439B9392" w14:textId="179A1538" w:rsidR="00445E3E" w:rsidRPr="00445E3E" w:rsidRDefault="00445E3E" w:rsidP="00445E3E">
      <w:pPr>
        <w:spacing w:line="240" w:lineRule="auto"/>
        <w:rPr>
          <w:rFonts w:ascii="Courier New" w:hAnsi="Courier New" w:cs="Courier New"/>
        </w:rPr>
      </w:pPr>
      <w:r w:rsidRPr="00445E3E">
        <w:rPr>
          <w:rFonts w:ascii="Courier New" w:hAnsi="Courier New" w:cs="Courier New"/>
        </w:rPr>
        <w:t>hint: See above for details.</w:t>
      </w:r>
    </w:p>
    <w:p w14:paraId="0CDB7940" w14:textId="7542F5C9" w:rsidR="004801BA" w:rsidRDefault="00445E3E" w:rsidP="003F7B10">
      <w:pPr>
        <w:spacing w:line="276" w:lineRule="auto"/>
      </w:pPr>
      <w:r>
        <w:t xml:space="preserve">The problem is </w:t>
      </w:r>
      <w:r w:rsidR="00882567">
        <w:t xml:space="preserve">where I am running the install from. The setup.py is inside </w:t>
      </w:r>
      <w:r w:rsidR="00BC55AD" w:rsidRPr="00BC55AD">
        <w:t>C:\Users\ethan\anaconda3\envs\pycurrents_adcp\ttide_py\pycurrents\</w:t>
      </w:r>
      <w:r w:rsidR="00BC55AD">
        <w:t xml:space="preserve"> </w:t>
      </w:r>
    </w:p>
    <w:p w14:paraId="16778E3B" w14:textId="43576C26" w:rsidR="00BC55AD" w:rsidRDefault="00BC55AD" w:rsidP="003F7B10">
      <w:pPr>
        <w:spacing w:line="276" w:lineRule="auto"/>
      </w:pPr>
      <w:r>
        <w:t xml:space="preserve">To fix this problem, cd into the pycurrents folder </w:t>
      </w:r>
      <w:r w:rsidR="008826CA">
        <w:t>and run the installer:</w:t>
      </w:r>
    </w:p>
    <w:p w14:paraId="2D1AF6B0" w14:textId="1F88D120" w:rsidR="008826CA" w:rsidRDefault="008826CA" w:rsidP="003F7B10">
      <w:pPr>
        <w:spacing w:line="276" w:lineRule="auto"/>
      </w:pPr>
      <w:r>
        <w:t>cd pycurrents</w:t>
      </w:r>
    </w:p>
    <w:p w14:paraId="3D0A899A" w14:textId="2456DC45" w:rsidR="008826CA" w:rsidRDefault="008826CA" w:rsidP="003F7B10">
      <w:pPr>
        <w:spacing w:line="276" w:lineRule="auto"/>
      </w:pPr>
      <w:r>
        <w:t>pip install -e .</w:t>
      </w:r>
    </w:p>
    <w:p w14:paraId="3483C3B4" w14:textId="2E96527D" w:rsidR="000E23B9" w:rsidRDefault="000E23B9" w:rsidP="003F7B10">
      <w:pPr>
        <w:spacing w:line="276" w:lineRule="auto"/>
      </w:pPr>
      <w:r>
        <w:t xml:space="preserve">That did not </w:t>
      </w:r>
      <w:r w:rsidR="001721A6">
        <w:t xml:space="preserve">work, and the file structure is very confusing. I think something has gone badly wrong. </w:t>
      </w:r>
    </w:p>
    <w:p w14:paraId="5E35FA59" w14:textId="15D9CBCD" w:rsidR="00034846" w:rsidRDefault="00034846" w:rsidP="003F7B10">
      <w:pPr>
        <w:spacing w:line="276" w:lineRule="auto"/>
      </w:pPr>
      <w:r>
        <w:t>The folder nesting is incorrect</w:t>
      </w:r>
      <w:r w:rsidR="009A75E1">
        <w:t xml:space="preserve">. </w:t>
      </w:r>
    </w:p>
    <w:p w14:paraId="0F6C165D" w14:textId="77777777" w:rsidR="00700137" w:rsidRDefault="00700137" w:rsidP="00700137">
      <w:pPr>
        <w:spacing w:line="276" w:lineRule="auto"/>
      </w:pPr>
      <w:proofErr w:type="spellStart"/>
      <w:r>
        <w:t>ttide_py</w:t>
      </w:r>
      <w:proofErr w:type="spellEnd"/>
      <w:r>
        <w:t>/</w:t>
      </w:r>
    </w:p>
    <w:p w14:paraId="40A2A2E9" w14:textId="77777777" w:rsidR="00700137" w:rsidRDefault="00700137" w:rsidP="00700137">
      <w:pPr>
        <w:spacing w:line="276" w:lineRule="auto"/>
      </w:pPr>
      <w:r>
        <w:t xml:space="preserve">└── pycurrents/             ← </w:t>
      </w:r>
      <w:r>
        <w:rPr>
          <w:rFonts w:ascii="Segoe UI Emoji" w:hAnsi="Segoe UI Emoji" w:cs="Segoe UI Emoji"/>
        </w:rPr>
        <w:t>✅</w:t>
      </w:r>
      <w:r>
        <w:t xml:space="preserve"> contains setup.py (this is the REAL repo root)</w:t>
      </w:r>
    </w:p>
    <w:p w14:paraId="3A50962B" w14:textId="77777777" w:rsidR="00700137" w:rsidRDefault="00700137" w:rsidP="00700137">
      <w:pPr>
        <w:spacing w:line="276" w:lineRule="auto"/>
      </w:pPr>
      <w:r>
        <w:lastRenderedPageBreak/>
        <w:t xml:space="preserve">    └── pycurrents/         ← </w:t>
      </w:r>
      <w:r>
        <w:rPr>
          <w:rFonts w:ascii="Segoe UI Emoji" w:hAnsi="Segoe UI Emoji" w:cs="Segoe UI Emoji"/>
        </w:rPr>
        <w:t>🔁</w:t>
      </w:r>
      <w:r>
        <w:t xml:space="preserve"> duplicated inner package directory</w:t>
      </w:r>
    </w:p>
    <w:p w14:paraId="55312402" w14:textId="409DBB13" w:rsidR="00700137" w:rsidRDefault="00700137" w:rsidP="00700137">
      <w:pPr>
        <w:spacing w:line="276" w:lineRule="auto"/>
      </w:pPr>
      <w:r>
        <w:t xml:space="preserve">        └── setup_helper.py (correct file, but wrong location)</w:t>
      </w:r>
    </w:p>
    <w:p w14:paraId="47205556" w14:textId="4EDEB481" w:rsidR="00700137" w:rsidRDefault="00700137" w:rsidP="00700137">
      <w:pPr>
        <w:spacing w:line="276" w:lineRule="auto"/>
      </w:pPr>
      <w:r>
        <w:t xml:space="preserve">To fix this I cut everything from the inner pycurrents folder and pasted it (replace existing files) into the </w:t>
      </w:r>
      <w:r w:rsidR="00F77ED0">
        <w:t xml:space="preserve">parent pycurrents folder. I then deleted the inner pycurrents folder. Have to navigate out of inner pycurrents folder in the terminal to do so. </w:t>
      </w:r>
    </w:p>
    <w:p w14:paraId="5E9D09E2" w14:textId="7EB7ED74" w:rsidR="00F77ED0" w:rsidRDefault="00F77ED0" w:rsidP="00700137">
      <w:pPr>
        <w:spacing w:line="276" w:lineRule="auto"/>
      </w:pPr>
      <w:r>
        <w:t xml:space="preserve">The </w:t>
      </w:r>
      <w:r w:rsidR="00590FF2">
        <w:t xml:space="preserve">you can pip install -e . </w:t>
      </w:r>
    </w:p>
    <w:p w14:paraId="0D0616BA" w14:textId="2CE435D1" w:rsidR="00C6526A" w:rsidRDefault="00C6526A" w:rsidP="00700137">
      <w:pPr>
        <w:spacing w:line="276" w:lineRule="auto"/>
      </w:pPr>
      <w:r>
        <w:t xml:space="preserve">I rain into this error: </w:t>
      </w:r>
    </w:p>
    <w:p w14:paraId="781071A4"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adcp37) C:\Users\ethan\anaconda3\envs\pycurrents_adcp\ttide_py\pycurrents\pycurrents&gt;pip install -e .</w:t>
      </w:r>
    </w:p>
    <w:p w14:paraId="29E4982B"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Obtaining file:///C:/Users/ethan/anaconda3/envs/pycurrents_adcp/ttide_py/pycurrents/pycurrents</w:t>
      </w:r>
    </w:p>
    <w:p w14:paraId="41AE64BD"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ERROR: file:///C:/Users/ethan/anaconda3/envs/pycurrents_adcp/ttide_py/pycurrents/pycurrents does not appear to be a Python project: neither 'setup.py' nor '</w:t>
      </w:r>
      <w:proofErr w:type="spellStart"/>
      <w:r w:rsidRPr="00C6526A">
        <w:rPr>
          <w:rFonts w:ascii="Courier New" w:hAnsi="Courier New" w:cs="Courier New"/>
        </w:rPr>
        <w:t>pyproject.toml</w:t>
      </w:r>
      <w:proofErr w:type="spellEnd"/>
      <w:r w:rsidRPr="00C6526A">
        <w:rPr>
          <w:rFonts w:ascii="Courier New" w:hAnsi="Courier New" w:cs="Courier New"/>
        </w:rPr>
        <w:t>' found.</w:t>
      </w:r>
    </w:p>
    <w:p w14:paraId="5A5B8C90" w14:textId="77777777" w:rsidR="00C6526A" w:rsidRPr="00C6526A" w:rsidRDefault="00C6526A" w:rsidP="00C6526A">
      <w:pPr>
        <w:spacing w:line="240" w:lineRule="auto"/>
        <w:rPr>
          <w:rFonts w:ascii="Courier New" w:hAnsi="Courier New" w:cs="Courier New"/>
        </w:rPr>
      </w:pPr>
    </w:p>
    <w:p w14:paraId="052C4B5B"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adcp37) C:\Users\ethan\anaconda3\envs\pycurrents_adcp\ttide_py\pycurrents\pycurrents&gt;cd ../</w:t>
      </w:r>
    </w:p>
    <w:p w14:paraId="0F5389C6" w14:textId="77777777" w:rsidR="00C6526A" w:rsidRPr="00C6526A" w:rsidRDefault="00C6526A" w:rsidP="00C6526A">
      <w:pPr>
        <w:spacing w:line="240" w:lineRule="auto"/>
        <w:rPr>
          <w:rFonts w:ascii="Courier New" w:hAnsi="Courier New" w:cs="Courier New"/>
        </w:rPr>
      </w:pPr>
    </w:p>
    <w:p w14:paraId="12D92EC0"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adcp37) C:\Users\ethan\anaconda3\envs\pycurrents_adcp\ttide_py\pycurrents&gt;pip install -e.</w:t>
      </w:r>
    </w:p>
    <w:p w14:paraId="30E3299B"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Obtaining file:///C:/Users/ethan/anaconda3/envs/pycurrents_adcp/ttide_py/pycurrents</w:t>
      </w:r>
    </w:p>
    <w:p w14:paraId="15BFFF72"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 xml:space="preserve">  Preparing metadata (setup.py) ... error</w:t>
      </w:r>
    </w:p>
    <w:p w14:paraId="01B76D9E"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 xml:space="preserve">  error: subprocess-exited-with-error</w:t>
      </w:r>
    </w:p>
    <w:p w14:paraId="74F4F886" w14:textId="77777777" w:rsidR="00C6526A" w:rsidRPr="00C6526A" w:rsidRDefault="00C6526A" w:rsidP="00C6526A">
      <w:pPr>
        <w:spacing w:line="240" w:lineRule="auto"/>
        <w:rPr>
          <w:rFonts w:ascii="Courier New" w:hAnsi="Courier New" w:cs="Courier New"/>
        </w:rPr>
      </w:pPr>
    </w:p>
    <w:p w14:paraId="74EF1A60"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 xml:space="preserve">  × python setup.py </w:t>
      </w:r>
      <w:proofErr w:type="spellStart"/>
      <w:r w:rsidRPr="00C6526A">
        <w:rPr>
          <w:rFonts w:ascii="Courier New" w:hAnsi="Courier New" w:cs="Courier New"/>
        </w:rPr>
        <w:t>egg_info</w:t>
      </w:r>
      <w:proofErr w:type="spellEnd"/>
      <w:r w:rsidRPr="00C6526A">
        <w:rPr>
          <w:rFonts w:ascii="Courier New" w:hAnsi="Courier New" w:cs="Courier New"/>
        </w:rPr>
        <w:t xml:space="preserve"> did not run successfully.</w:t>
      </w:r>
    </w:p>
    <w:p w14:paraId="13D3C2CC"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 xml:space="preserve">  │ exit code: 4294967295</w:t>
      </w:r>
    </w:p>
    <w:p w14:paraId="3DE4D191"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 xml:space="preserve">  </w:t>
      </w:r>
      <w:r w:rsidRPr="00C6526A">
        <w:rPr>
          <w:rFonts w:ascii="Segoe UI Symbol" w:hAnsi="Segoe UI Symbol" w:cs="Segoe UI Symbol"/>
        </w:rPr>
        <w:t>╰</w:t>
      </w:r>
      <w:r w:rsidRPr="00C6526A">
        <w:rPr>
          <w:rFonts w:ascii="Courier New" w:hAnsi="Courier New" w:cs="Courier New"/>
        </w:rPr>
        <w:t>─&gt; [1 lines of output]</w:t>
      </w:r>
    </w:p>
    <w:p w14:paraId="0E489021"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 xml:space="preserve">      Windows is not supported</w:t>
      </w:r>
    </w:p>
    <w:p w14:paraId="10CDFD69"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 xml:space="preserve">      [end of output]</w:t>
      </w:r>
    </w:p>
    <w:p w14:paraId="497F5A32" w14:textId="77777777" w:rsidR="00C6526A" w:rsidRPr="00C6526A" w:rsidRDefault="00C6526A" w:rsidP="00C6526A">
      <w:pPr>
        <w:spacing w:line="240" w:lineRule="auto"/>
        <w:rPr>
          <w:rFonts w:ascii="Courier New" w:hAnsi="Courier New" w:cs="Courier New"/>
        </w:rPr>
      </w:pPr>
    </w:p>
    <w:p w14:paraId="35B3FAB8"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lastRenderedPageBreak/>
        <w:t xml:space="preserve">  note: This error originates from a subprocess, and is likely not a problem with pip.</w:t>
      </w:r>
    </w:p>
    <w:p w14:paraId="54A6346B"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error: metadata-generation-failed</w:t>
      </w:r>
    </w:p>
    <w:p w14:paraId="0735C2F8" w14:textId="77777777" w:rsidR="00C6526A" w:rsidRPr="00C6526A" w:rsidRDefault="00C6526A" w:rsidP="00C6526A">
      <w:pPr>
        <w:spacing w:line="240" w:lineRule="auto"/>
        <w:rPr>
          <w:rFonts w:ascii="Courier New" w:hAnsi="Courier New" w:cs="Courier New"/>
        </w:rPr>
      </w:pPr>
    </w:p>
    <w:p w14:paraId="34854C42"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 Encountered error while generating package metadata.</w:t>
      </w:r>
    </w:p>
    <w:p w14:paraId="78CB413C" w14:textId="77777777" w:rsidR="00C6526A" w:rsidRPr="00C6526A" w:rsidRDefault="00C6526A" w:rsidP="00C6526A">
      <w:pPr>
        <w:spacing w:line="240" w:lineRule="auto"/>
        <w:rPr>
          <w:rFonts w:ascii="Courier New" w:hAnsi="Courier New" w:cs="Courier New"/>
        </w:rPr>
      </w:pPr>
      <w:r w:rsidRPr="00C6526A">
        <w:rPr>
          <w:rFonts w:ascii="Segoe UI Symbol" w:hAnsi="Segoe UI Symbol" w:cs="Segoe UI Symbol"/>
        </w:rPr>
        <w:t>╰</w:t>
      </w:r>
      <w:r w:rsidRPr="00C6526A">
        <w:rPr>
          <w:rFonts w:ascii="Courier New" w:hAnsi="Courier New" w:cs="Courier New"/>
        </w:rPr>
        <w:t>─&gt; See above for output.</w:t>
      </w:r>
    </w:p>
    <w:p w14:paraId="2892A305" w14:textId="77777777" w:rsidR="00C6526A" w:rsidRPr="00C6526A" w:rsidRDefault="00C6526A" w:rsidP="00C6526A">
      <w:pPr>
        <w:spacing w:line="240" w:lineRule="auto"/>
        <w:rPr>
          <w:rFonts w:ascii="Courier New" w:hAnsi="Courier New" w:cs="Courier New"/>
        </w:rPr>
      </w:pPr>
    </w:p>
    <w:p w14:paraId="1C84B2FC" w14:textId="77777777" w:rsidR="00C6526A" w:rsidRPr="00C6526A" w:rsidRDefault="00C6526A" w:rsidP="00C6526A">
      <w:pPr>
        <w:spacing w:line="240" w:lineRule="auto"/>
        <w:rPr>
          <w:rFonts w:ascii="Courier New" w:hAnsi="Courier New" w:cs="Courier New"/>
        </w:rPr>
      </w:pPr>
      <w:r w:rsidRPr="00C6526A">
        <w:rPr>
          <w:rFonts w:ascii="Courier New" w:hAnsi="Courier New" w:cs="Courier New"/>
        </w:rPr>
        <w:t>note: This is an issue with the package mentioned above, not pip.</w:t>
      </w:r>
    </w:p>
    <w:p w14:paraId="52D87862" w14:textId="29D341EB" w:rsidR="00C6526A" w:rsidRDefault="00C6526A" w:rsidP="00C6526A">
      <w:pPr>
        <w:spacing w:line="240" w:lineRule="auto"/>
        <w:rPr>
          <w:rFonts w:ascii="Courier New" w:hAnsi="Courier New" w:cs="Courier New"/>
        </w:rPr>
      </w:pPr>
      <w:r w:rsidRPr="00C6526A">
        <w:rPr>
          <w:rFonts w:ascii="Courier New" w:hAnsi="Courier New" w:cs="Courier New"/>
        </w:rPr>
        <w:t>hint: See above for details.</w:t>
      </w:r>
    </w:p>
    <w:p w14:paraId="507CE21E" w14:textId="7E06271B" w:rsidR="00C6526A" w:rsidRPr="00A31508" w:rsidRDefault="00A31508" w:rsidP="00C6526A">
      <w:pPr>
        <w:spacing w:line="240" w:lineRule="auto"/>
      </w:pPr>
      <w:r>
        <w:t xml:space="preserve">Need to redo all of this in Ubuntu. </w:t>
      </w:r>
    </w:p>
    <w:p w14:paraId="4063F75A" w14:textId="77777777" w:rsidR="00B11454" w:rsidRPr="00FC5F3B" w:rsidRDefault="00B11454" w:rsidP="003F7B10">
      <w:pPr>
        <w:spacing w:line="276" w:lineRule="auto"/>
      </w:pPr>
    </w:p>
    <w:p w14:paraId="6FAD8A5B" w14:textId="77777777" w:rsidR="0061712E" w:rsidRPr="0061712E" w:rsidRDefault="0061712E" w:rsidP="0061712E">
      <w:pPr>
        <w:numPr>
          <w:ilvl w:val="0"/>
          <w:numId w:val="5"/>
        </w:numPr>
      </w:pPr>
      <w:r w:rsidRPr="0061712E">
        <w:t>Clone this </w:t>
      </w:r>
      <w:proofErr w:type="spellStart"/>
      <w:r w:rsidRPr="0061712E">
        <w:t>pycurrents_ADCP_processing</w:t>
      </w:r>
      <w:proofErr w:type="spellEnd"/>
      <w:r w:rsidRPr="0061712E">
        <w:t> repository with git:</w:t>
      </w:r>
      <w:r w:rsidRPr="0061712E">
        <w:br/>
        <w:t>git clone https://github.com/IOS-OSD-DPG/pycurrents_ADCP_processing.git</w:t>
      </w:r>
    </w:p>
    <w:p w14:paraId="6FA1BB98" w14:textId="77777777" w:rsidR="0061712E" w:rsidRPr="0061712E" w:rsidRDefault="0061712E" w:rsidP="0061712E">
      <w:pPr>
        <w:numPr>
          <w:ilvl w:val="0"/>
          <w:numId w:val="5"/>
        </w:numPr>
      </w:pPr>
      <w:r w:rsidRPr="0061712E">
        <w:t>cd to the </w:t>
      </w:r>
      <w:proofErr w:type="spellStart"/>
      <w:r w:rsidRPr="0061712E">
        <w:t>pycurrents_ADCP_processing</w:t>
      </w:r>
      <w:proofErr w:type="spellEnd"/>
      <w:r w:rsidRPr="0061712E">
        <w:t> directory and run "setup.py":</w:t>
      </w:r>
      <w:r w:rsidRPr="0061712E">
        <w:br/>
        <w:t>python setup.py install</w:t>
      </w:r>
    </w:p>
    <w:p w14:paraId="2AA69DD9" w14:textId="77777777" w:rsidR="0061712E" w:rsidRPr="0061712E" w:rsidRDefault="0061712E" w:rsidP="0061712E">
      <w:pPr>
        <w:rPr>
          <w:b/>
          <w:bCs/>
        </w:rPr>
      </w:pPr>
      <w:r w:rsidRPr="0061712E">
        <w:rPr>
          <w:b/>
          <w:bCs/>
        </w:rPr>
        <w:t>Pre-requisites</w:t>
      </w:r>
    </w:p>
    <w:p w14:paraId="55024966" w14:textId="77777777" w:rsidR="0061712E" w:rsidRPr="0061712E" w:rsidRDefault="0061712E" w:rsidP="0061712E">
      <w:pPr>
        <w:numPr>
          <w:ilvl w:val="0"/>
          <w:numId w:val="6"/>
        </w:numPr>
      </w:pPr>
      <w:r w:rsidRPr="0061712E">
        <w:t>Linux (or Unix-like) environment</w:t>
      </w:r>
    </w:p>
    <w:p w14:paraId="7A8F7EC0" w14:textId="25C77F07" w:rsidR="005A583E" w:rsidRDefault="0061712E" w:rsidP="00D56DEC">
      <w:pPr>
        <w:numPr>
          <w:ilvl w:val="0"/>
          <w:numId w:val="6"/>
        </w:numPr>
      </w:pPr>
      <w:r w:rsidRPr="0061712E">
        <w:t>Python 3.7</w:t>
      </w:r>
    </w:p>
    <w:p w14:paraId="2D1486F0" w14:textId="77777777" w:rsidR="00D56DEC" w:rsidRDefault="00D56DEC" w:rsidP="00D56DEC"/>
    <w:p w14:paraId="3F2614DF" w14:textId="7BD6E94F" w:rsidR="00D56DEC" w:rsidRDefault="00D56DEC" w:rsidP="00D56DEC">
      <w:pPr>
        <w:rPr>
          <w:b/>
          <w:bCs/>
        </w:rPr>
      </w:pPr>
      <w:r>
        <w:rPr>
          <w:b/>
          <w:bCs/>
        </w:rPr>
        <w:t>Trying on Ubuntu</w:t>
      </w:r>
    </w:p>
    <w:p w14:paraId="67A90111" w14:textId="77777777" w:rsidR="001476F2" w:rsidRDefault="001476F2" w:rsidP="00D56DEC">
      <w:pPr>
        <w:rPr>
          <w:b/>
          <w:bCs/>
        </w:rPr>
      </w:pPr>
    </w:p>
    <w:p w14:paraId="25FB0B4B" w14:textId="595E409F" w:rsidR="001476F2" w:rsidRDefault="001476F2" w:rsidP="001476F2">
      <w:pPr>
        <w:pStyle w:val="ListParagraph"/>
        <w:numPr>
          <w:ilvl w:val="0"/>
          <w:numId w:val="7"/>
        </w:numPr>
      </w:pPr>
      <w:r>
        <w:t xml:space="preserve">Install </w:t>
      </w:r>
      <w:proofErr w:type="spellStart"/>
      <w:r w:rsidR="00F61E42">
        <w:t>Miniconda</w:t>
      </w:r>
      <w:proofErr w:type="spellEnd"/>
    </w:p>
    <w:p w14:paraId="68766959" w14:textId="77777777" w:rsidR="00F61E42" w:rsidRDefault="00F61E42" w:rsidP="00F61E42"/>
    <w:p w14:paraId="1163F3E4" w14:textId="59882DD3" w:rsidR="00F61E42" w:rsidRDefault="00F61E42" w:rsidP="00F61E42">
      <w:r>
        <w:t xml:space="preserve">Download </w:t>
      </w:r>
      <w:proofErr w:type="spellStart"/>
      <w:r>
        <w:t>Miniconda</w:t>
      </w:r>
      <w:proofErr w:type="spellEnd"/>
      <w:r>
        <w:t xml:space="preserve"> installer</w:t>
      </w:r>
    </w:p>
    <w:p w14:paraId="429026A7" w14:textId="77777777" w:rsidR="00F61E42" w:rsidRPr="005F37C0" w:rsidRDefault="00F61E42" w:rsidP="00F61E42">
      <w:pPr>
        <w:rPr>
          <w:rFonts w:ascii="Courier New" w:hAnsi="Courier New" w:cs="Courier New"/>
        </w:rPr>
      </w:pPr>
      <w:proofErr w:type="spellStart"/>
      <w:r w:rsidRPr="005F37C0">
        <w:rPr>
          <w:rFonts w:ascii="Courier New" w:hAnsi="Courier New" w:cs="Courier New"/>
        </w:rPr>
        <w:t>wget</w:t>
      </w:r>
      <w:proofErr w:type="spellEnd"/>
      <w:r w:rsidRPr="005F37C0">
        <w:rPr>
          <w:rFonts w:ascii="Courier New" w:hAnsi="Courier New" w:cs="Courier New"/>
        </w:rPr>
        <w:t xml:space="preserve"> https://repo.anaconda.com/miniconda/Miniconda3-latest-Linux-x86_64.sh</w:t>
      </w:r>
    </w:p>
    <w:p w14:paraId="2F27B0AE" w14:textId="77777777" w:rsidR="00F61E42" w:rsidRDefault="00F61E42" w:rsidP="00F61E42"/>
    <w:p w14:paraId="20B1DF26" w14:textId="7E5AE800" w:rsidR="00F61E42" w:rsidRDefault="00F61E42" w:rsidP="00F61E42">
      <w:r>
        <w:t>Run the installer</w:t>
      </w:r>
    </w:p>
    <w:p w14:paraId="30864100" w14:textId="62CA89C6" w:rsidR="00F61E42" w:rsidRPr="005F37C0" w:rsidRDefault="00F61E42" w:rsidP="00F61E42">
      <w:pPr>
        <w:rPr>
          <w:rFonts w:ascii="Courier New" w:hAnsi="Courier New" w:cs="Courier New"/>
        </w:rPr>
      </w:pPr>
      <w:r w:rsidRPr="005F37C0">
        <w:rPr>
          <w:rFonts w:ascii="Courier New" w:hAnsi="Courier New" w:cs="Courier New"/>
        </w:rPr>
        <w:t>bash Miniconda3-latest-Linux-x86_64.sh</w:t>
      </w:r>
    </w:p>
    <w:p w14:paraId="35D753EF" w14:textId="77777777" w:rsidR="004D7E3C" w:rsidRDefault="004D7E3C" w:rsidP="00F61E42"/>
    <w:p w14:paraId="60337AC2" w14:textId="3F68F1B6" w:rsidR="004D7E3C" w:rsidRDefault="00911F73" w:rsidP="00F61E42">
      <w:r>
        <w:t>Follow the prompts (yes to all) and then refresh the shell</w:t>
      </w:r>
    </w:p>
    <w:p w14:paraId="7D949CFC" w14:textId="1D1D2622" w:rsidR="00911F73" w:rsidRPr="005F37C0" w:rsidRDefault="00911F73" w:rsidP="00F61E42">
      <w:pPr>
        <w:rPr>
          <w:rFonts w:ascii="Courier New" w:hAnsi="Courier New" w:cs="Courier New"/>
        </w:rPr>
      </w:pPr>
      <w:r w:rsidRPr="005F37C0">
        <w:rPr>
          <w:rFonts w:ascii="Courier New" w:hAnsi="Courier New" w:cs="Courier New"/>
        </w:rPr>
        <w:lastRenderedPageBreak/>
        <w:t>source ~/.</w:t>
      </w:r>
      <w:proofErr w:type="spellStart"/>
      <w:r w:rsidRPr="005F37C0">
        <w:rPr>
          <w:rFonts w:ascii="Courier New" w:hAnsi="Courier New" w:cs="Courier New"/>
        </w:rPr>
        <w:t>bashrc</w:t>
      </w:r>
      <w:proofErr w:type="spellEnd"/>
    </w:p>
    <w:p w14:paraId="4103F417" w14:textId="77777777" w:rsidR="005F37C0" w:rsidRDefault="005F37C0" w:rsidP="00F61E42"/>
    <w:p w14:paraId="4682F5B5" w14:textId="6FB1F0D0" w:rsidR="005F37C0" w:rsidRDefault="005F37C0" w:rsidP="00256231">
      <w:pPr>
        <w:pStyle w:val="ListParagraph"/>
        <w:numPr>
          <w:ilvl w:val="0"/>
          <w:numId w:val="7"/>
        </w:numPr>
      </w:pPr>
      <w:r w:rsidRPr="005F37C0">
        <w:t>Create a working directory and a virtual environment named adcp37 with Python 3.7:</w:t>
      </w:r>
    </w:p>
    <w:p w14:paraId="5E25B3FA" w14:textId="77777777" w:rsidR="005F37C0" w:rsidRDefault="005F37C0" w:rsidP="00F61E42"/>
    <w:p w14:paraId="42E1BF93" w14:textId="77777777" w:rsidR="005F37C0" w:rsidRPr="005F37C0" w:rsidRDefault="005F37C0" w:rsidP="005F37C0">
      <w:pPr>
        <w:rPr>
          <w:rFonts w:ascii="Courier New" w:hAnsi="Courier New" w:cs="Courier New"/>
        </w:rPr>
      </w:pPr>
      <w:proofErr w:type="spellStart"/>
      <w:r w:rsidRPr="005F37C0">
        <w:rPr>
          <w:rFonts w:ascii="Courier New" w:hAnsi="Courier New" w:cs="Courier New"/>
        </w:rPr>
        <w:t>mkdir</w:t>
      </w:r>
      <w:proofErr w:type="spellEnd"/>
      <w:r w:rsidRPr="005F37C0">
        <w:rPr>
          <w:rFonts w:ascii="Courier New" w:hAnsi="Courier New" w:cs="Courier New"/>
        </w:rPr>
        <w:t xml:space="preserve"> ~/</w:t>
      </w:r>
      <w:proofErr w:type="spellStart"/>
      <w:r w:rsidRPr="005F37C0">
        <w:rPr>
          <w:rFonts w:ascii="Courier New" w:hAnsi="Courier New" w:cs="Courier New"/>
        </w:rPr>
        <w:t>adcp</w:t>
      </w:r>
      <w:proofErr w:type="spellEnd"/>
    </w:p>
    <w:p w14:paraId="697F31F5" w14:textId="77777777" w:rsidR="005F37C0" w:rsidRPr="005F37C0" w:rsidRDefault="005F37C0" w:rsidP="005F37C0">
      <w:pPr>
        <w:rPr>
          <w:rFonts w:ascii="Courier New" w:hAnsi="Courier New" w:cs="Courier New"/>
        </w:rPr>
      </w:pPr>
      <w:r w:rsidRPr="005F37C0">
        <w:rPr>
          <w:rFonts w:ascii="Courier New" w:hAnsi="Courier New" w:cs="Courier New"/>
        </w:rPr>
        <w:t>cd ~/</w:t>
      </w:r>
      <w:proofErr w:type="spellStart"/>
      <w:r w:rsidRPr="005F37C0">
        <w:rPr>
          <w:rFonts w:ascii="Courier New" w:hAnsi="Courier New" w:cs="Courier New"/>
        </w:rPr>
        <w:t>adcp</w:t>
      </w:r>
      <w:proofErr w:type="spellEnd"/>
    </w:p>
    <w:p w14:paraId="4FAC6FC0" w14:textId="77777777" w:rsidR="005F37C0" w:rsidRPr="005F37C0" w:rsidRDefault="005F37C0" w:rsidP="005F37C0">
      <w:pPr>
        <w:rPr>
          <w:rFonts w:ascii="Courier New" w:hAnsi="Courier New" w:cs="Courier New"/>
        </w:rPr>
      </w:pPr>
    </w:p>
    <w:p w14:paraId="2547FA3C" w14:textId="77777777" w:rsidR="005F37C0" w:rsidRPr="005F37C0" w:rsidRDefault="005F37C0" w:rsidP="005F37C0">
      <w:pPr>
        <w:rPr>
          <w:rFonts w:ascii="Courier New" w:hAnsi="Courier New" w:cs="Courier New"/>
        </w:rPr>
      </w:pPr>
      <w:r w:rsidRPr="005F37C0">
        <w:rPr>
          <w:rFonts w:ascii="Courier New" w:hAnsi="Courier New" w:cs="Courier New"/>
        </w:rPr>
        <w:t>conda create -n adcp37 python=3.7</w:t>
      </w:r>
    </w:p>
    <w:p w14:paraId="6C9EE555" w14:textId="2FB5023B" w:rsidR="00256231" w:rsidRDefault="005F37C0" w:rsidP="005F37C0">
      <w:pPr>
        <w:rPr>
          <w:rFonts w:ascii="Courier New" w:hAnsi="Courier New" w:cs="Courier New"/>
        </w:rPr>
      </w:pPr>
      <w:r w:rsidRPr="005F37C0">
        <w:rPr>
          <w:rFonts w:ascii="Courier New" w:hAnsi="Courier New" w:cs="Courier New"/>
        </w:rPr>
        <w:t>conda activate adcp37</w:t>
      </w:r>
    </w:p>
    <w:p w14:paraId="3B5681F6" w14:textId="7802B579" w:rsidR="00256231" w:rsidRDefault="00256231" w:rsidP="00256231"/>
    <w:p w14:paraId="6574B078" w14:textId="77B2A13F" w:rsidR="00256231" w:rsidRDefault="00256231" w:rsidP="00256231">
      <w:pPr>
        <w:pStyle w:val="ListParagraph"/>
        <w:numPr>
          <w:ilvl w:val="0"/>
          <w:numId w:val="7"/>
        </w:numPr>
      </w:pPr>
      <w:r>
        <w:t>Configure Conda channels and install dependencies</w:t>
      </w:r>
    </w:p>
    <w:p w14:paraId="640811F7" w14:textId="77777777" w:rsidR="00182F35" w:rsidRDefault="00182F35" w:rsidP="00182F35"/>
    <w:p w14:paraId="53F49EB7" w14:textId="77777777" w:rsidR="00182F35" w:rsidRPr="00182F35" w:rsidRDefault="00182F35" w:rsidP="00182F35">
      <w:pPr>
        <w:rPr>
          <w:rFonts w:ascii="Courier New" w:hAnsi="Courier New" w:cs="Courier New"/>
        </w:rPr>
      </w:pPr>
      <w:r w:rsidRPr="00182F35">
        <w:rPr>
          <w:rFonts w:ascii="Courier New" w:hAnsi="Courier New" w:cs="Courier New"/>
        </w:rPr>
        <w:t>conda config --add channels conda-forge</w:t>
      </w:r>
    </w:p>
    <w:p w14:paraId="6A79BB27" w14:textId="77777777" w:rsidR="00182F35" w:rsidRPr="00182F35" w:rsidRDefault="00182F35" w:rsidP="00182F35">
      <w:pPr>
        <w:rPr>
          <w:rFonts w:ascii="Courier New" w:hAnsi="Courier New" w:cs="Courier New"/>
        </w:rPr>
      </w:pPr>
      <w:r w:rsidRPr="00182F35">
        <w:rPr>
          <w:rFonts w:ascii="Courier New" w:hAnsi="Courier New" w:cs="Courier New"/>
        </w:rPr>
        <w:t>conda config --set channel_priority strict</w:t>
      </w:r>
    </w:p>
    <w:p w14:paraId="5B0DBDDA" w14:textId="77777777" w:rsidR="00182F35" w:rsidRPr="00182F35" w:rsidRDefault="00182F35" w:rsidP="00182F35">
      <w:pPr>
        <w:rPr>
          <w:rFonts w:ascii="Courier New" w:hAnsi="Courier New" w:cs="Courier New"/>
        </w:rPr>
      </w:pPr>
    </w:p>
    <w:p w14:paraId="3939499C" w14:textId="77777777" w:rsidR="00182F35" w:rsidRPr="00182F35" w:rsidRDefault="00182F35" w:rsidP="00182F35">
      <w:pPr>
        <w:rPr>
          <w:rFonts w:ascii="Courier New" w:hAnsi="Courier New" w:cs="Courier New"/>
        </w:rPr>
      </w:pPr>
      <w:r w:rsidRPr="00182F35">
        <w:rPr>
          <w:rFonts w:ascii="Courier New" w:hAnsi="Courier New" w:cs="Courier New"/>
        </w:rPr>
        <w:t xml:space="preserve">conda install numpy </w:t>
      </w:r>
      <w:proofErr w:type="spellStart"/>
      <w:r w:rsidRPr="00182F35">
        <w:rPr>
          <w:rFonts w:ascii="Courier New" w:hAnsi="Courier New" w:cs="Courier New"/>
        </w:rPr>
        <w:t>scipy</w:t>
      </w:r>
      <w:proofErr w:type="spellEnd"/>
      <w:r w:rsidRPr="00182F35">
        <w:rPr>
          <w:rFonts w:ascii="Courier New" w:hAnsi="Courier New" w:cs="Courier New"/>
        </w:rPr>
        <w:t xml:space="preserve"> pip pandas netCDF4 xarray </w:t>
      </w:r>
      <w:proofErr w:type="spellStart"/>
      <w:r w:rsidRPr="00182F35">
        <w:rPr>
          <w:rFonts w:ascii="Courier New" w:hAnsi="Courier New" w:cs="Courier New"/>
        </w:rPr>
        <w:t>gsw</w:t>
      </w:r>
      <w:proofErr w:type="spellEnd"/>
      <w:r w:rsidRPr="00182F35">
        <w:rPr>
          <w:rFonts w:ascii="Courier New" w:hAnsi="Courier New" w:cs="Courier New"/>
        </w:rPr>
        <w:t xml:space="preserve"> matplotlib=3.5 shapely</w:t>
      </w:r>
    </w:p>
    <w:p w14:paraId="593ED886" w14:textId="65C9B159" w:rsidR="00182F35" w:rsidRDefault="00182F35" w:rsidP="00182F35">
      <w:pPr>
        <w:rPr>
          <w:rFonts w:ascii="Courier New" w:hAnsi="Courier New" w:cs="Courier New"/>
        </w:rPr>
      </w:pPr>
      <w:r w:rsidRPr="00182F35">
        <w:rPr>
          <w:rFonts w:ascii="Courier New" w:hAnsi="Courier New" w:cs="Courier New"/>
        </w:rPr>
        <w:t xml:space="preserve">pip install </w:t>
      </w:r>
      <w:proofErr w:type="spellStart"/>
      <w:r w:rsidRPr="00182F35">
        <w:rPr>
          <w:rFonts w:ascii="Courier New" w:hAnsi="Courier New" w:cs="Courier New"/>
        </w:rPr>
        <w:t>ruamel.yaml</w:t>
      </w:r>
      <w:proofErr w:type="spellEnd"/>
    </w:p>
    <w:p w14:paraId="747E502A" w14:textId="77777777" w:rsidR="00182F35" w:rsidRDefault="00182F35" w:rsidP="00182F35">
      <w:pPr>
        <w:rPr>
          <w:rFonts w:ascii="Courier New" w:hAnsi="Courier New" w:cs="Courier New"/>
        </w:rPr>
      </w:pPr>
    </w:p>
    <w:p w14:paraId="5C5B28CF" w14:textId="59DF6EC8" w:rsidR="007D3A34" w:rsidRDefault="007D3A34" w:rsidP="007D3A34">
      <w:pPr>
        <w:pStyle w:val="ListParagraph"/>
        <w:numPr>
          <w:ilvl w:val="0"/>
          <w:numId w:val="7"/>
        </w:numPr>
      </w:pPr>
      <w:r>
        <w:t xml:space="preserve">Install </w:t>
      </w:r>
      <w:proofErr w:type="spellStart"/>
      <w:r>
        <w:t>ttide_py</w:t>
      </w:r>
      <w:proofErr w:type="spellEnd"/>
      <w:r>
        <w:t xml:space="preserve"> </w:t>
      </w:r>
    </w:p>
    <w:p w14:paraId="6FEA0EDA" w14:textId="77777777" w:rsidR="007D3A34" w:rsidRDefault="007D3A34" w:rsidP="007D3A34">
      <w:pPr>
        <w:ind w:left="360"/>
      </w:pPr>
    </w:p>
    <w:p w14:paraId="6FDFE7E7" w14:textId="77777777" w:rsidR="007D3A34" w:rsidRPr="007D3A34" w:rsidRDefault="007D3A34" w:rsidP="007D3A34">
      <w:pPr>
        <w:rPr>
          <w:rFonts w:ascii="Courier New" w:hAnsi="Courier New" w:cs="Courier New"/>
        </w:rPr>
      </w:pPr>
      <w:r w:rsidRPr="007D3A34">
        <w:rPr>
          <w:rFonts w:ascii="Courier New" w:hAnsi="Courier New" w:cs="Courier New"/>
        </w:rPr>
        <w:t>git clone https://github.com/moflaher/ttide_py</w:t>
      </w:r>
    </w:p>
    <w:p w14:paraId="7BD08585" w14:textId="77777777" w:rsidR="007D3A34" w:rsidRPr="007D3A34" w:rsidRDefault="007D3A34" w:rsidP="007D3A34">
      <w:pPr>
        <w:rPr>
          <w:rFonts w:ascii="Courier New" w:hAnsi="Courier New" w:cs="Courier New"/>
        </w:rPr>
      </w:pPr>
      <w:r w:rsidRPr="007D3A34">
        <w:rPr>
          <w:rFonts w:ascii="Courier New" w:hAnsi="Courier New" w:cs="Courier New"/>
        </w:rPr>
        <w:t xml:space="preserve">cd </w:t>
      </w:r>
      <w:proofErr w:type="spellStart"/>
      <w:r w:rsidRPr="007D3A34">
        <w:rPr>
          <w:rFonts w:ascii="Courier New" w:hAnsi="Courier New" w:cs="Courier New"/>
        </w:rPr>
        <w:t>ttide_py</w:t>
      </w:r>
      <w:proofErr w:type="spellEnd"/>
    </w:p>
    <w:p w14:paraId="099F4238" w14:textId="77777777" w:rsidR="007D3A34" w:rsidRPr="007D3A34" w:rsidRDefault="007D3A34" w:rsidP="007D3A34">
      <w:pPr>
        <w:rPr>
          <w:rFonts w:ascii="Courier New" w:hAnsi="Courier New" w:cs="Courier New"/>
        </w:rPr>
      </w:pPr>
      <w:r w:rsidRPr="007D3A34">
        <w:rPr>
          <w:rFonts w:ascii="Courier New" w:hAnsi="Courier New" w:cs="Courier New"/>
        </w:rPr>
        <w:t>python setup.py install</w:t>
      </w:r>
    </w:p>
    <w:p w14:paraId="236139E5" w14:textId="3DBC1E68" w:rsidR="007D3A34" w:rsidRDefault="007D3A34" w:rsidP="007D3A34">
      <w:pPr>
        <w:rPr>
          <w:rFonts w:ascii="Courier New" w:hAnsi="Courier New" w:cs="Courier New"/>
        </w:rPr>
      </w:pPr>
      <w:r w:rsidRPr="007D3A34">
        <w:rPr>
          <w:rFonts w:ascii="Courier New" w:hAnsi="Courier New" w:cs="Courier New"/>
        </w:rPr>
        <w:t>cd ..</w:t>
      </w:r>
    </w:p>
    <w:p w14:paraId="50E17820" w14:textId="77777777" w:rsidR="00226BE6" w:rsidRDefault="00226BE6" w:rsidP="007D3A34">
      <w:pPr>
        <w:rPr>
          <w:rFonts w:ascii="Courier New" w:hAnsi="Courier New" w:cs="Courier New"/>
        </w:rPr>
      </w:pPr>
    </w:p>
    <w:p w14:paraId="116204D7" w14:textId="1B060830" w:rsidR="00226BE6" w:rsidRDefault="00254F30" w:rsidP="00226BE6">
      <w:pPr>
        <w:pStyle w:val="ListParagraph"/>
        <w:numPr>
          <w:ilvl w:val="0"/>
          <w:numId w:val="7"/>
        </w:numPr>
      </w:pPr>
      <w:r>
        <w:t xml:space="preserve">Install pycurrents </w:t>
      </w:r>
    </w:p>
    <w:p w14:paraId="7527098B" w14:textId="7E09F2CE" w:rsidR="00254F30" w:rsidRDefault="00254F30" w:rsidP="00254F30"/>
    <w:p w14:paraId="17672B9C" w14:textId="7497D468" w:rsidR="00254F30" w:rsidRDefault="00254F30" w:rsidP="00254F30">
      <w:r>
        <w:t>Ensure that Mercurial</w:t>
      </w:r>
      <w:r w:rsidR="00E020C1">
        <w:t xml:space="preserve"> and Cython are</w:t>
      </w:r>
      <w:r>
        <w:t xml:space="preserve"> installed</w:t>
      </w:r>
    </w:p>
    <w:p w14:paraId="7DF33F54" w14:textId="5653E2FC" w:rsidR="004D0EE3" w:rsidRDefault="004D0EE3" w:rsidP="00254F30">
      <w:pPr>
        <w:rPr>
          <w:rFonts w:ascii="Courier New" w:hAnsi="Courier New" w:cs="Courier New"/>
        </w:rPr>
      </w:pPr>
      <w:proofErr w:type="spellStart"/>
      <w:r w:rsidRPr="004D0EE3">
        <w:rPr>
          <w:rFonts w:ascii="Courier New" w:hAnsi="Courier New" w:cs="Courier New"/>
        </w:rPr>
        <w:t>sudo</w:t>
      </w:r>
      <w:proofErr w:type="spellEnd"/>
      <w:r w:rsidRPr="004D0EE3">
        <w:rPr>
          <w:rFonts w:ascii="Courier New" w:hAnsi="Courier New" w:cs="Courier New"/>
        </w:rPr>
        <w:t xml:space="preserve"> apt install mercurial</w:t>
      </w:r>
    </w:p>
    <w:p w14:paraId="295D32A8" w14:textId="63D4A7E6" w:rsidR="00704E81" w:rsidRDefault="00704E81" w:rsidP="00254F30">
      <w:pPr>
        <w:rPr>
          <w:rFonts w:ascii="Courier New" w:hAnsi="Courier New" w:cs="Courier New"/>
        </w:rPr>
      </w:pPr>
      <w:proofErr w:type="spellStart"/>
      <w:r>
        <w:rPr>
          <w:rFonts w:ascii="Courier New" w:hAnsi="Courier New" w:cs="Courier New"/>
        </w:rPr>
        <w:lastRenderedPageBreak/>
        <w:t>sudo</w:t>
      </w:r>
      <w:proofErr w:type="spellEnd"/>
      <w:r>
        <w:rPr>
          <w:rFonts w:ascii="Courier New" w:hAnsi="Courier New" w:cs="Courier New"/>
        </w:rPr>
        <w:t xml:space="preserve"> apt install </w:t>
      </w:r>
      <w:proofErr w:type="spellStart"/>
      <w:r>
        <w:rPr>
          <w:rFonts w:ascii="Courier New" w:hAnsi="Courier New" w:cs="Courier New"/>
        </w:rPr>
        <w:t>cython</w:t>
      </w:r>
      <w:proofErr w:type="spellEnd"/>
    </w:p>
    <w:p w14:paraId="6FC5712F" w14:textId="77777777" w:rsidR="00A003AE" w:rsidRPr="00A003AE" w:rsidRDefault="00A003AE" w:rsidP="00254F30"/>
    <w:p w14:paraId="5131839A" w14:textId="283037BE" w:rsidR="00A003AE" w:rsidRDefault="00A003AE" w:rsidP="00254F30">
      <w:r w:rsidRPr="00A003AE">
        <w:t>Running into</w:t>
      </w:r>
      <w:r>
        <w:t xml:space="preserve"> problems installing </w:t>
      </w:r>
      <w:proofErr w:type="spellStart"/>
      <w:r>
        <w:t>cython</w:t>
      </w:r>
      <w:proofErr w:type="spellEnd"/>
      <w:r>
        <w:t xml:space="preserve">: </w:t>
      </w:r>
    </w:p>
    <w:p w14:paraId="58C31039" w14:textId="77777777" w:rsidR="00D44A4A" w:rsidRPr="00D44A4A" w:rsidRDefault="00D44A4A" w:rsidP="00D44A4A">
      <w:pPr>
        <w:spacing w:line="240" w:lineRule="auto"/>
        <w:rPr>
          <w:rFonts w:ascii="Courier New" w:hAnsi="Courier New" w:cs="Courier New"/>
        </w:rPr>
      </w:pPr>
      <w:r>
        <w:t>(</w:t>
      </w:r>
      <w:r w:rsidRPr="00D44A4A">
        <w:rPr>
          <w:rFonts w:ascii="Courier New" w:hAnsi="Courier New" w:cs="Courier New"/>
        </w:rPr>
        <w:t xml:space="preserve">adcp37) </w:t>
      </w:r>
      <w:proofErr w:type="spellStart"/>
      <w:r w:rsidRPr="00D44A4A">
        <w:rPr>
          <w:rFonts w:ascii="Courier New" w:hAnsi="Courier New" w:cs="Courier New"/>
        </w:rPr>
        <w:t>ethan@bigtop</w:t>
      </w:r>
      <w:proofErr w:type="spellEnd"/>
      <w:r w:rsidRPr="00D44A4A">
        <w:rPr>
          <w:rFonts w:ascii="Courier New" w:hAnsi="Courier New" w:cs="Courier New"/>
        </w:rPr>
        <w:t>:~/</w:t>
      </w:r>
      <w:proofErr w:type="spellStart"/>
      <w:r w:rsidRPr="00D44A4A">
        <w:rPr>
          <w:rFonts w:ascii="Courier New" w:hAnsi="Courier New" w:cs="Courier New"/>
        </w:rPr>
        <w:t>adcp</w:t>
      </w:r>
      <w:proofErr w:type="spellEnd"/>
      <w:r w:rsidRPr="00D44A4A">
        <w:rPr>
          <w:rFonts w:ascii="Courier New" w:hAnsi="Courier New" w:cs="Courier New"/>
        </w:rPr>
        <w:t xml:space="preserve">$ </w:t>
      </w:r>
      <w:proofErr w:type="spellStart"/>
      <w:r w:rsidRPr="00D44A4A">
        <w:rPr>
          <w:rFonts w:ascii="Courier New" w:hAnsi="Courier New" w:cs="Courier New"/>
        </w:rPr>
        <w:t>sudo</w:t>
      </w:r>
      <w:proofErr w:type="spellEnd"/>
      <w:r w:rsidRPr="00D44A4A">
        <w:rPr>
          <w:rFonts w:ascii="Courier New" w:hAnsi="Courier New" w:cs="Courier New"/>
        </w:rPr>
        <w:t xml:space="preserve"> apt install </w:t>
      </w:r>
      <w:proofErr w:type="spellStart"/>
      <w:r w:rsidRPr="00D44A4A">
        <w:rPr>
          <w:rFonts w:ascii="Courier New" w:hAnsi="Courier New" w:cs="Courier New"/>
        </w:rPr>
        <w:t>cython</w:t>
      </w:r>
      <w:proofErr w:type="spellEnd"/>
    </w:p>
    <w:p w14:paraId="4E524268"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Reading package lists... Done</w:t>
      </w:r>
    </w:p>
    <w:p w14:paraId="44CA789B"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Building dependency tree... Done</w:t>
      </w:r>
    </w:p>
    <w:p w14:paraId="2681B092"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Reading state information... Done</w:t>
      </w:r>
    </w:p>
    <w:p w14:paraId="585F97D8"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 xml:space="preserve">Package </w:t>
      </w:r>
      <w:proofErr w:type="spellStart"/>
      <w:r w:rsidRPr="00D44A4A">
        <w:rPr>
          <w:rFonts w:ascii="Courier New" w:hAnsi="Courier New" w:cs="Courier New"/>
        </w:rPr>
        <w:t>cython</w:t>
      </w:r>
      <w:proofErr w:type="spellEnd"/>
      <w:r w:rsidRPr="00D44A4A">
        <w:rPr>
          <w:rFonts w:ascii="Courier New" w:hAnsi="Courier New" w:cs="Courier New"/>
        </w:rPr>
        <w:t xml:space="preserve"> is not available, but is referred to by another package.</w:t>
      </w:r>
    </w:p>
    <w:p w14:paraId="66512C42"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This may mean that the package is missing, has been obsoleted, or</w:t>
      </w:r>
    </w:p>
    <w:p w14:paraId="531BC44E"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is only available from another source</w:t>
      </w:r>
    </w:p>
    <w:p w14:paraId="6B46C67D"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However the following packages replace it:</w:t>
      </w:r>
    </w:p>
    <w:p w14:paraId="1539A7AB"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 xml:space="preserve">  cython3</w:t>
      </w:r>
    </w:p>
    <w:p w14:paraId="5FE20125" w14:textId="77777777" w:rsidR="00D44A4A" w:rsidRPr="00D44A4A" w:rsidRDefault="00D44A4A" w:rsidP="00D44A4A">
      <w:pPr>
        <w:spacing w:line="240" w:lineRule="auto"/>
        <w:rPr>
          <w:rFonts w:ascii="Courier New" w:hAnsi="Courier New" w:cs="Courier New"/>
        </w:rPr>
      </w:pPr>
    </w:p>
    <w:p w14:paraId="7C52C0DA"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E: Package '</w:t>
      </w:r>
      <w:proofErr w:type="spellStart"/>
      <w:r w:rsidRPr="00D44A4A">
        <w:rPr>
          <w:rFonts w:ascii="Courier New" w:hAnsi="Courier New" w:cs="Courier New"/>
        </w:rPr>
        <w:t>cython</w:t>
      </w:r>
      <w:proofErr w:type="spellEnd"/>
      <w:r w:rsidRPr="00D44A4A">
        <w:rPr>
          <w:rFonts w:ascii="Courier New" w:hAnsi="Courier New" w:cs="Courier New"/>
        </w:rPr>
        <w:t>' has no installation candidate</w:t>
      </w:r>
    </w:p>
    <w:p w14:paraId="0DBD784A"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 xml:space="preserve">(adcp37) </w:t>
      </w:r>
      <w:proofErr w:type="spellStart"/>
      <w:r w:rsidRPr="00D44A4A">
        <w:rPr>
          <w:rFonts w:ascii="Courier New" w:hAnsi="Courier New" w:cs="Courier New"/>
        </w:rPr>
        <w:t>ethan@bigtop</w:t>
      </w:r>
      <w:proofErr w:type="spellEnd"/>
      <w:r w:rsidRPr="00D44A4A">
        <w:rPr>
          <w:rFonts w:ascii="Courier New" w:hAnsi="Courier New" w:cs="Courier New"/>
        </w:rPr>
        <w:t>:~/</w:t>
      </w:r>
      <w:proofErr w:type="spellStart"/>
      <w:r w:rsidRPr="00D44A4A">
        <w:rPr>
          <w:rFonts w:ascii="Courier New" w:hAnsi="Courier New" w:cs="Courier New"/>
        </w:rPr>
        <w:t>adcp</w:t>
      </w:r>
      <w:proofErr w:type="spellEnd"/>
      <w:r w:rsidRPr="00D44A4A">
        <w:rPr>
          <w:rFonts w:ascii="Courier New" w:hAnsi="Courier New" w:cs="Courier New"/>
        </w:rPr>
        <w:t xml:space="preserve">$ </w:t>
      </w:r>
      <w:proofErr w:type="spellStart"/>
      <w:r w:rsidRPr="00D44A4A">
        <w:rPr>
          <w:rFonts w:ascii="Courier New" w:hAnsi="Courier New" w:cs="Courier New"/>
        </w:rPr>
        <w:t>sudo</w:t>
      </w:r>
      <w:proofErr w:type="spellEnd"/>
      <w:r w:rsidRPr="00D44A4A">
        <w:rPr>
          <w:rFonts w:ascii="Courier New" w:hAnsi="Courier New" w:cs="Courier New"/>
        </w:rPr>
        <w:t xml:space="preserve"> apt install cython3</w:t>
      </w:r>
    </w:p>
    <w:p w14:paraId="38BC638F"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Reading package lists... Done</w:t>
      </w:r>
    </w:p>
    <w:p w14:paraId="2E443307"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Building dependency tree... Done</w:t>
      </w:r>
    </w:p>
    <w:p w14:paraId="0966515D"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Reading state information... Done</w:t>
      </w:r>
    </w:p>
    <w:p w14:paraId="354C0AA4"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The following additional packages will be installed:</w:t>
      </w:r>
    </w:p>
    <w:p w14:paraId="414115B6"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 xml:space="preserve">  libexpat1-dev libpython3-dev libpython3.12-dev python3-dev python3.12-dev</w:t>
      </w:r>
    </w:p>
    <w:p w14:paraId="78EAC2AD"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Suggested packages:</w:t>
      </w:r>
    </w:p>
    <w:p w14:paraId="613B65B3"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 xml:space="preserve">  </w:t>
      </w:r>
      <w:proofErr w:type="spellStart"/>
      <w:r w:rsidRPr="00D44A4A">
        <w:rPr>
          <w:rFonts w:ascii="Courier New" w:hAnsi="Courier New" w:cs="Courier New"/>
        </w:rPr>
        <w:t>cython</w:t>
      </w:r>
      <w:proofErr w:type="spellEnd"/>
      <w:r w:rsidRPr="00D44A4A">
        <w:rPr>
          <w:rFonts w:ascii="Courier New" w:hAnsi="Courier New" w:cs="Courier New"/>
        </w:rPr>
        <w:t>-doc</w:t>
      </w:r>
    </w:p>
    <w:p w14:paraId="3EB971CC"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The following NEW packages will be installed:</w:t>
      </w:r>
    </w:p>
    <w:p w14:paraId="6B4F7CEB"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 xml:space="preserve">  cython3 libexpat1-dev libpython3-dev libpython3.12-dev python3-dev</w:t>
      </w:r>
    </w:p>
    <w:p w14:paraId="63782D18"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 xml:space="preserve">  python3.12-dev</w:t>
      </w:r>
    </w:p>
    <w:p w14:paraId="1466D6F3"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0 upgraded, 6 newly installed, 0 to remove and 5 not upgraded.</w:t>
      </w:r>
    </w:p>
    <w:p w14:paraId="4850EAF7"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Need to get 11.2 MB of archives.</w:t>
      </w:r>
    </w:p>
    <w:p w14:paraId="6352D288"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After this operation, 49.0 MB of additional disk space will be used.</w:t>
      </w:r>
    </w:p>
    <w:p w14:paraId="7B638C36"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Do you want to continue? [Y/n] y</w:t>
      </w:r>
    </w:p>
    <w:p w14:paraId="3506E788"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lastRenderedPageBreak/>
        <w:t>Get:1 http://archive.ubuntu.com/ubuntu noble/universe amd64 cython3 amd64 3.0.8-1ubuntu3 [3961 kB]</w:t>
      </w:r>
    </w:p>
    <w:p w14:paraId="64ED263E"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Ign:2 http://archive.ubuntu.com/ubuntu noble-updates/main amd64 libexpat1-dev amd64 2.6.1-2ubuntu0.2</w:t>
      </w:r>
    </w:p>
    <w:p w14:paraId="78E1108E"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Ign:3 http://archive.ubuntu.com/ubuntu noble-updates/main amd64 libpython3.12-dev amd64 3.12.3-1ubuntu0.5</w:t>
      </w:r>
    </w:p>
    <w:p w14:paraId="6D451756"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Get:4 http://archive.ubuntu.com/ubuntu noble-updates/main amd64 libpython3-dev amd64 3.12.3-0ubuntu2 [10.3 kB]</w:t>
      </w:r>
    </w:p>
    <w:p w14:paraId="0E9D32E9"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Ign:5 http://archive.ubuntu.com/ubuntu noble-updates/main amd64 python3.12-dev amd64 3.12.3-1ubuntu0.5</w:t>
      </w:r>
    </w:p>
    <w:p w14:paraId="3FB6C114"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Get:6 http://archive.ubuntu.com/ubuntu noble-updates/main amd64 python3-dev amd64 3.12.3-0ubuntu2 [26.7 kB]</w:t>
      </w:r>
    </w:p>
    <w:p w14:paraId="6119EB17"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Err:2 http://security.ubuntu.com/ubuntu noble-updates/main amd64 libexpat1-dev amd64 2.6.1-2ubuntu0.2</w:t>
      </w:r>
    </w:p>
    <w:p w14:paraId="3A5CAE7E"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 xml:space="preserve">  404  Not Found [IP: 91.189.91.81 80]</w:t>
      </w:r>
    </w:p>
    <w:p w14:paraId="109EE926"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Err:3 http://security.ubuntu.com/ubuntu noble-updates/main amd64 libpython3.12-dev amd64 3.12.3-1ubuntu0.5</w:t>
      </w:r>
    </w:p>
    <w:p w14:paraId="3B631452"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 xml:space="preserve">  404  Not Found [IP: 91.189.91.81 80]</w:t>
      </w:r>
    </w:p>
    <w:p w14:paraId="630F6C7F"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Err:5 http://security.ubuntu.com/ubuntu noble-updates/main amd64 python3.12-dev amd64 3.12.3-1ubuntu0.5</w:t>
      </w:r>
    </w:p>
    <w:p w14:paraId="61C234C1"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 xml:space="preserve">  404  Not Found [IP: 91.189.91.81 80]</w:t>
      </w:r>
    </w:p>
    <w:p w14:paraId="726EAA2D"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Fetched 3998 kB in 4s (990 kB/s)</w:t>
      </w:r>
    </w:p>
    <w:p w14:paraId="1A8366ED"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E: Failed to fetch http://security.ubuntu.com/ubuntu/pool/main/e/expat/libexpat1-dev_2.6.1-2ubuntu0.2_amd64.deb  404  Not Found [IP: 91.189.91.81 80]</w:t>
      </w:r>
    </w:p>
    <w:p w14:paraId="3E105F33"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E: Failed to fetch http://security.ubuntu.com/ubuntu/pool/main/p/python3.12/libpython3.12-dev_3.12.3-1ubuntu0.5_amd64.deb  404  Not Found [IP: 91.189.91.81 80]</w:t>
      </w:r>
    </w:p>
    <w:p w14:paraId="1520FDD9" w14:textId="77777777" w:rsidR="00D44A4A" w:rsidRPr="00D44A4A" w:rsidRDefault="00D44A4A" w:rsidP="00D44A4A">
      <w:pPr>
        <w:spacing w:line="240" w:lineRule="auto"/>
        <w:rPr>
          <w:rFonts w:ascii="Courier New" w:hAnsi="Courier New" w:cs="Courier New"/>
        </w:rPr>
      </w:pPr>
      <w:r w:rsidRPr="00D44A4A">
        <w:rPr>
          <w:rFonts w:ascii="Courier New" w:hAnsi="Courier New" w:cs="Courier New"/>
        </w:rPr>
        <w:t>E: Failed to fetch http://security.ubuntu.com/ubuntu/pool/main/p/python3.12/python3.12-dev_3.12.3-1ubuntu0.5_amd64.deb  404  Not Found [IP: 91.189.91.81 80]</w:t>
      </w:r>
    </w:p>
    <w:p w14:paraId="3859076E" w14:textId="2DB72AE6" w:rsidR="00D44A4A" w:rsidRDefault="00D44A4A" w:rsidP="00D44A4A">
      <w:pPr>
        <w:spacing w:line="240" w:lineRule="auto"/>
        <w:rPr>
          <w:rFonts w:ascii="Courier New" w:hAnsi="Courier New" w:cs="Courier New"/>
        </w:rPr>
      </w:pPr>
      <w:r w:rsidRPr="00D44A4A">
        <w:rPr>
          <w:rFonts w:ascii="Courier New" w:hAnsi="Courier New" w:cs="Courier New"/>
        </w:rPr>
        <w:t>E: Unable to fetch some archives, maybe run apt-get update or try with --fix-missing?</w:t>
      </w:r>
    </w:p>
    <w:p w14:paraId="23316ED1" w14:textId="2CD4F6C8" w:rsidR="00D44A4A" w:rsidRDefault="00D44A4A" w:rsidP="00D44A4A">
      <w:pPr>
        <w:spacing w:line="240" w:lineRule="auto"/>
      </w:pPr>
      <w:r>
        <w:t xml:space="preserve">I think I need to try a new source. </w:t>
      </w:r>
    </w:p>
    <w:p w14:paraId="4BA9821F" w14:textId="0FAAEA1F" w:rsidR="00D93B74" w:rsidRPr="00D93B74" w:rsidRDefault="00D93B74" w:rsidP="00D44A4A">
      <w:pPr>
        <w:spacing w:line="240" w:lineRule="auto"/>
        <w:rPr>
          <w:rFonts w:ascii="Courier New" w:hAnsi="Courier New" w:cs="Courier New"/>
        </w:rPr>
      </w:pPr>
      <w:r w:rsidRPr="00D93B74">
        <w:rPr>
          <w:rFonts w:ascii="Courier New" w:hAnsi="Courier New" w:cs="Courier New"/>
        </w:rPr>
        <w:t xml:space="preserve">conda install </w:t>
      </w:r>
      <w:proofErr w:type="spellStart"/>
      <w:r w:rsidRPr="00D93B74">
        <w:rPr>
          <w:rFonts w:ascii="Courier New" w:hAnsi="Courier New" w:cs="Courier New"/>
        </w:rPr>
        <w:t>cython</w:t>
      </w:r>
      <w:proofErr w:type="spellEnd"/>
      <w:r w:rsidR="0075423C">
        <w:rPr>
          <w:rFonts w:ascii="Courier New" w:hAnsi="Courier New" w:cs="Courier New"/>
        </w:rPr>
        <w:t xml:space="preserve"> </w:t>
      </w:r>
    </w:p>
    <w:p w14:paraId="17CCDB90" w14:textId="64028343" w:rsidR="0075423C" w:rsidRPr="004D0EE3" w:rsidRDefault="0075423C" w:rsidP="00254F30">
      <w:pPr>
        <w:rPr>
          <w:rFonts w:ascii="Courier New" w:hAnsi="Courier New" w:cs="Courier New"/>
        </w:rPr>
      </w:pPr>
    </w:p>
    <w:p w14:paraId="74728CCF" w14:textId="5480730F" w:rsidR="00254F30" w:rsidRDefault="004D0EE3" w:rsidP="00254F30">
      <w:r>
        <w:lastRenderedPageBreak/>
        <w:t xml:space="preserve">Clone and install: </w:t>
      </w:r>
    </w:p>
    <w:p w14:paraId="60CF128F" w14:textId="77777777" w:rsidR="004D0EE3" w:rsidRPr="004D0EE3" w:rsidRDefault="004D0EE3" w:rsidP="004D0EE3">
      <w:pPr>
        <w:rPr>
          <w:rFonts w:ascii="Courier New" w:hAnsi="Courier New" w:cs="Courier New"/>
        </w:rPr>
      </w:pPr>
      <w:r w:rsidRPr="004D0EE3">
        <w:rPr>
          <w:rFonts w:ascii="Courier New" w:hAnsi="Courier New" w:cs="Courier New"/>
        </w:rPr>
        <w:t>hg clone --verbose http://currents.soest.hawaii.edu/hg/pycurrents</w:t>
      </w:r>
    </w:p>
    <w:p w14:paraId="2A9AAB12" w14:textId="0307D5D7" w:rsidR="004D0EE3" w:rsidRDefault="004D0EE3" w:rsidP="004D0EE3">
      <w:pPr>
        <w:rPr>
          <w:rFonts w:ascii="Courier New" w:hAnsi="Courier New" w:cs="Courier New"/>
        </w:rPr>
      </w:pPr>
      <w:r w:rsidRPr="004D0EE3">
        <w:rPr>
          <w:rFonts w:ascii="Courier New" w:hAnsi="Courier New" w:cs="Courier New"/>
        </w:rPr>
        <w:t>pip install -e ./pycurrents</w:t>
      </w:r>
    </w:p>
    <w:p w14:paraId="051AA9F6" w14:textId="3D18315F" w:rsidR="00956E03" w:rsidRDefault="00956E03" w:rsidP="0075423C"/>
    <w:p w14:paraId="59FFA9BB" w14:textId="75942417" w:rsidR="0075423C" w:rsidRDefault="006F59EB" w:rsidP="006F59EB">
      <w:pPr>
        <w:pStyle w:val="ListParagraph"/>
        <w:numPr>
          <w:ilvl w:val="0"/>
          <w:numId w:val="7"/>
        </w:numPr>
      </w:pPr>
      <w:r>
        <w:t xml:space="preserve">Install </w:t>
      </w:r>
      <w:proofErr w:type="spellStart"/>
      <w:r>
        <w:t>pycurrents_ADCP_processing</w:t>
      </w:r>
      <w:proofErr w:type="spellEnd"/>
      <w:r>
        <w:t xml:space="preserve"> </w:t>
      </w:r>
    </w:p>
    <w:p w14:paraId="6B09036C" w14:textId="77777777" w:rsidR="006F59EB" w:rsidRDefault="006F59EB" w:rsidP="006F59EB"/>
    <w:p w14:paraId="03CBFBF5" w14:textId="77777777" w:rsidR="006F59EB" w:rsidRPr="006F59EB" w:rsidRDefault="006F59EB" w:rsidP="006F59EB">
      <w:pPr>
        <w:rPr>
          <w:rFonts w:ascii="Courier New" w:hAnsi="Courier New" w:cs="Courier New"/>
        </w:rPr>
      </w:pPr>
      <w:r w:rsidRPr="006F59EB">
        <w:rPr>
          <w:rFonts w:ascii="Courier New" w:hAnsi="Courier New" w:cs="Courier New"/>
        </w:rPr>
        <w:t>git clone https://github.com/IOS-OSD-DPG/pycurrents_ADCP_processing.git</w:t>
      </w:r>
    </w:p>
    <w:p w14:paraId="438D9908" w14:textId="77777777" w:rsidR="006F59EB" w:rsidRPr="006F59EB" w:rsidRDefault="006F59EB" w:rsidP="006F59EB">
      <w:pPr>
        <w:rPr>
          <w:rFonts w:ascii="Courier New" w:hAnsi="Courier New" w:cs="Courier New"/>
        </w:rPr>
      </w:pPr>
      <w:r w:rsidRPr="006F59EB">
        <w:rPr>
          <w:rFonts w:ascii="Courier New" w:hAnsi="Courier New" w:cs="Courier New"/>
        </w:rPr>
        <w:t xml:space="preserve">cd </w:t>
      </w:r>
      <w:proofErr w:type="spellStart"/>
      <w:r w:rsidRPr="006F59EB">
        <w:rPr>
          <w:rFonts w:ascii="Courier New" w:hAnsi="Courier New" w:cs="Courier New"/>
        </w:rPr>
        <w:t>pycurrents_ADCP_processing</w:t>
      </w:r>
      <w:proofErr w:type="spellEnd"/>
    </w:p>
    <w:p w14:paraId="73C2AC42" w14:textId="2A349622" w:rsidR="006F59EB" w:rsidRPr="006F59EB" w:rsidRDefault="006F59EB" w:rsidP="006F59EB">
      <w:pPr>
        <w:rPr>
          <w:rFonts w:ascii="Courier New" w:hAnsi="Courier New" w:cs="Courier New"/>
        </w:rPr>
      </w:pPr>
      <w:r w:rsidRPr="006F59EB">
        <w:rPr>
          <w:rFonts w:ascii="Courier New" w:hAnsi="Courier New" w:cs="Courier New"/>
        </w:rPr>
        <w:t>python setup.py install</w:t>
      </w:r>
    </w:p>
    <w:p w14:paraId="08FFAC64" w14:textId="77777777" w:rsidR="0075423C" w:rsidRPr="00226BE6" w:rsidRDefault="0075423C" w:rsidP="004D0EE3"/>
    <w:p w14:paraId="61D0C882" w14:textId="4CDAEC2E" w:rsidR="005922EE" w:rsidRDefault="005922EE" w:rsidP="00182F35">
      <w:r>
        <w:t xml:space="preserve">It is installed successfully, but now I don’t know what to do. I also found this which might be useful: </w:t>
      </w:r>
    </w:p>
    <w:p w14:paraId="0A9827BE" w14:textId="77777777" w:rsidR="005922EE" w:rsidRPr="005922EE" w:rsidRDefault="005922EE" w:rsidP="005922EE">
      <w:pPr>
        <w:rPr>
          <w:b/>
          <w:bCs/>
        </w:rPr>
      </w:pPr>
      <w:r w:rsidRPr="005922EE">
        <w:rPr>
          <w:b/>
          <w:bCs/>
        </w:rPr>
        <w:t>Resources</w:t>
      </w:r>
    </w:p>
    <w:p w14:paraId="6ABF29D2" w14:textId="6613B91F" w:rsidR="005922EE" w:rsidRPr="00AA6A37" w:rsidRDefault="005922EE" w:rsidP="00182F35">
      <w:r w:rsidRPr="005922EE">
        <w:t>A web app based off this package can be found on the </w:t>
      </w:r>
      <w:hyperlink r:id="rId11" w:history="1">
        <w:r w:rsidRPr="005922EE">
          <w:rPr>
            <w:rStyle w:val="Hyperlink"/>
          </w:rPr>
          <w:t>IOS Data Management Apps</w:t>
        </w:r>
      </w:hyperlink>
      <w:r w:rsidRPr="005922EE">
        <w:t> (DM Apps) page. Credits: Tom Roe.</w:t>
      </w:r>
    </w:p>
    <w:p w14:paraId="7549EAB1" w14:textId="039A5D5B" w:rsidR="002C4160" w:rsidRPr="00AA6A37" w:rsidRDefault="005922EE" w:rsidP="002C4160">
      <w:pPr>
        <w:rPr>
          <w:b/>
          <w:bCs/>
        </w:rPr>
      </w:pPr>
      <w:r w:rsidRPr="00AA6A37">
        <w:rPr>
          <w:b/>
          <w:bCs/>
        </w:rPr>
        <w:t xml:space="preserve">Usage: </w:t>
      </w:r>
    </w:p>
    <w:p w14:paraId="72FEA5F0" w14:textId="77777777" w:rsidR="00AA6A37" w:rsidRPr="00AA6A37" w:rsidRDefault="00AA6A37" w:rsidP="00AA6A37">
      <w:r w:rsidRPr="00AA6A37">
        <w:t xml:space="preserve">The file create_nc.py is provided by the developers as a </w:t>
      </w:r>
      <w:r w:rsidRPr="00AA6A37">
        <w:rPr>
          <w:b/>
          <w:bCs/>
        </w:rPr>
        <w:t>worked example</w:t>
      </w:r>
      <w:r w:rsidRPr="00AA6A37">
        <w:t>, showing how to:</w:t>
      </w:r>
    </w:p>
    <w:p w14:paraId="2E30D92E" w14:textId="77777777" w:rsidR="00AA6A37" w:rsidRPr="00AA6A37" w:rsidRDefault="00AA6A37" w:rsidP="00AA6A37">
      <w:pPr>
        <w:numPr>
          <w:ilvl w:val="0"/>
          <w:numId w:val="12"/>
        </w:numPr>
      </w:pPr>
      <w:r w:rsidRPr="00AA6A37">
        <w:t>Run the L0 and L1 processing steps</w:t>
      </w:r>
    </w:p>
    <w:p w14:paraId="23089041" w14:textId="77777777" w:rsidR="00AA6A37" w:rsidRPr="00AA6A37" w:rsidRDefault="00AA6A37" w:rsidP="00AA6A37">
      <w:pPr>
        <w:numPr>
          <w:ilvl w:val="0"/>
          <w:numId w:val="12"/>
        </w:numPr>
      </w:pPr>
      <w:r w:rsidRPr="00AA6A37">
        <w:t>Call the main ADCP scripts (like ADCP_processing_L0.py, add_var2nc.py, etc.)</w:t>
      </w:r>
    </w:p>
    <w:p w14:paraId="1A92DF96" w14:textId="77777777" w:rsidR="00AA6A37" w:rsidRPr="00AA6A37" w:rsidRDefault="00AA6A37" w:rsidP="00AA6A37">
      <w:pPr>
        <w:numPr>
          <w:ilvl w:val="0"/>
          <w:numId w:val="12"/>
        </w:numPr>
      </w:pPr>
      <w:r w:rsidRPr="00AA6A37">
        <w:t>Pass in correct arguments and paths</w:t>
      </w:r>
    </w:p>
    <w:p w14:paraId="0F984C65" w14:textId="77777777" w:rsidR="00AA6A37" w:rsidRPr="00AA6A37" w:rsidRDefault="00AA6A37" w:rsidP="00AA6A37">
      <w:pPr>
        <w:numPr>
          <w:ilvl w:val="0"/>
          <w:numId w:val="12"/>
        </w:numPr>
      </w:pPr>
      <w:r w:rsidRPr="00AA6A37">
        <w:t>Set up metadata</w:t>
      </w:r>
    </w:p>
    <w:p w14:paraId="496152DE" w14:textId="743847EC" w:rsidR="001D5D84" w:rsidRDefault="00AA6A37" w:rsidP="002C4160">
      <w:r w:rsidRPr="00AA6A37">
        <w:t xml:space="preserve">It's like a </w:t>
      </w:r>
      <w:r w:rsidRPr="00AA6A37">
        <w:rPr>
          <w:b/>
          <w:bCs/>
        </w:rPr>
        <w:t>template you can copy</w:t>
      </w:r>
      <w:r w:rsidRPr="00AA6A37">
        <w:t xml:space="preserve"> and adapt for your own cruise or dataset.</w:t>
      </w:r>
    </w:p>
    <w:p w14:paraId="38ABC9F5" w14:textId="648C1DA3" w:rsidR="002C4160" w:rsidRDefault="001D5D84" w:rsidP="002C4160">
      <w:r>
        <w:t xml:space="preserve">To view the worked example </w:t>
      </w:r>
      <w:r w:rsidR="002C4160">
        <w:t>From the adcp</w:t>
      </w:r>
      <w:r w:rsidR="00EC0E42">
        <w:t xml:space="preserve">37 environment: </w:t>
      </w:r>
    </w:p>
    <w:p w14:paraId="17D9B067" w14:textId="58A89620" w:rsidR="00CF110F" w:rsidRPr="00CF110F" w:rsidRDefault="00CF110F" w:rsidP="00CF110F">
      <w:pPr>
        <w:rPr>
          <w:rFonts w:ascii="Courier New" w:hAnsi="Courier New" w:cs="Courier New"/>
        </w:rPr>
      </w:pPr>
      <w:r w:rsidRPr="00CF110F">
        <w:rPr>
          <w:rFonts w:ascii="Courier New" w:hAnsi="Courier New" w:cs="Courier New"/>
        </w:rPr>
        <w:t>cd ~/</w:t>
      </w:r>
      <w:proofErr w:type="spellStart"/>
      <w:r w:rsidRPr="00CF110F">
        <w:rPr>
          <w:rFonts w:ascii="Courier New" w:hAnsi="Courier New" w:cs="Courier New"/>
        </w:rPr>
        <w:t>adcp</w:t>
      </w:r>
      <w:proofErr w:type="spellEnd"/>
      <w:r w:rsidRPr="00CF110F">
        <w:rPr>
          <w:rFonts w:ascii="Courier New" w:hAnsi="Courier New" w:cs="Courier New"/>
        </w:rPr>
        <w:t>/</w:t>
      </w:r>
      <w:proofErr w:type="spellStart"/>
      <w:r w:rsidRPr="00CF110F">
        <w:rPr>
          <w:rFonts w:ascii="Courier New" w:hAnsi="Courier New" w:cs="Courier New"/>
        </w:rPr>
        <w:t>pycurrents_ADCP_processing</w:t>
      </w:r>
      <w:proofErr w:type="spellEnd"/>
      <w:r w:rsidR="003B60CA">
        <w:rPr>
          <w:rFonts w:ascii="Courier New" w:hAnsi="Courier New" w:cs="Courier New"/>
        </w:rPr>
        <w:t>/</w:t>
      </w:r>
      <w:r w:rsidR="003B60CA" w:rsidRPr="003B60CA">
        <w:rPr>
          <w:rFonts w:ascii="Courier New" w:hAnsi="Courier New" w:cs="Courier New"/>
        </w:rPr>
        <w:t xml:space="preserve"> </w:t>
      </w:r>
      <w:proofErr w:type="spellStart"/>
      <w:r w:rsidR="003B60CA" w:rsidRPr="00CF110F">
        <w:rPr>
          <w:rFonts w:ascii="Courier New" w:hAnsi="Courier New" w:cs="Courier New"/>
        </w:rPr>
        <w:t>pycurrents_ADCP_processing</w:t>
      </w:r>
      <w:proofErr w:type="spellEnd"/>
    </w:p>
    <w:p w14:paraId="1BECF906" w14:textId="0DC558E5" w:rsidR="00EC0E42" w:rsidRDefault="00CF110F" w:rsidP="00CF110F">
      <w:pPr>
        <w:rPr>
          <w:rFonts w:ascii="Courier New" w:hAnsi="Courier New" w:cs="Courier New"/>
        </w:rPr>
      </w:pPr>
      <w:r w:rsidRPr="00CF110F">
        <w:rPr>
          <w:rFonts w:ascii="Courier New" w:hAnsi="Courier New" w:cs="Courier New"/>
        </w:rPr>
        <w:t>less create_nc.py</w:t>
      </w:r>
      <w:r w:rsidR="00D678B9">
        <w:rPr>
          <w:rFonts w:ascii="Courier New" w:hAnsi="Courier New" w:cs="Courier New"/>
        </w:rPr>
        <w:t xml:space="preserve"> # text viewer and no editing </w:t>
      </w:r>
    </w:p>
    <w:p w14:paraId="2AA4D6D6" w14:textId="77777777" w:rsidR="00106242" w:rsidRPr="00106242" w:rsidRDefault="00106242" w:rsidP="00106242">
      <w:r w:rsidRPr="00106242">
        <w:t>You can scroll using:</w:t>
      </w:r>
    </w:p>
    <w:p w14:paraId="10D297FA" w14:textId="77777777" w:rsidR="00106242" w:rsidRPr="00106242" w:rsidRDefault="00106242" w:rsidP="00106242">
      <w:pPr>
        <w:numPr>
          <w:ilvl w:val="0"/>
          <w:numId w:val="11"/>
        </w:numPr>
      </w:pPr>
      <w:r w:rsidRPr="00106242">
        <w:t>↓ or j: scroll down</w:t>
      </w:r>
    </w:p>
    <w:p w14:paraId="7A1D0930" w14:textId="77777777" w:rsidR="00106242" w:rsidRPr="00106242" w:rsidRDefault="00106242" w:rsidP="00106242">
      <w:pPr>
        <w:numPr>
          <w:ilvl w:val="0"/>
          <w:numId w:val="11"/>
        </w:numPr>
      </w:pPr>
      <w:r w:rsidRPr="00106242">
        <w:t>↑ or k: scroll up</w:t>
      </w:r>
    </w:p>
    <w:p w14:paraId="46F67F8E" w14:textId="77777777" w:rsidR="00106242" w:rsidRPr="00106242" w:rsidRDefault="00106242" w:rsidP="00106242">
      <w:pPr>
        <w:numPr>
          <w:ilvl w:val="0"/>
          <w:numId w:val="11"/>
        </w:numPr>
      </w:pPr>
      <w:r w:rsidRPr="00106242">
        <w:lastRenderedPageBreak/>
        <w:t>space: scroll by page</w:t>
      </w:r>
    </w:p>
    <w:p w14:paraId="79885402" w14:textId="77777777" w:rsidR="00106242" w:rsidRDefault="00106242" w:rsidP="00106242">
      <w:pPr>
        <w:numPr>
          <w:ilvl w:val="0"/>
          <w:numId w:val="11"/>
        </w:numPr>
      </w:pPr>
      <w:r w:rsidRPr="00106242">
        <w:t>q: quit and go back to the shell</w:t>
      </w:r>
    </w:p>
    <w:p w14:paraId="6E22DCD4" w14:textId="77777777" w:rsidR="00AA6A37" w:rsidRDefault="00AA6A37" w:rsidP="00AA6A37"/>
    <w:p w14:paraId="79AF1FAC" w14:textId="37E178A2" w:rsidR="00AA6A37" w:rsidRDefault="00AA6A37" w:rsidP="00AA6A37">
      <w:r>
        <w:t>You can also just open it in a text editor like notepad ++</w:t>
      </w:r>
    </w:p>
    <w:p w14:paraId="25530AC4" w14:textId="4DDA2BDB" w:rsidR="00AA6A37" w:rsidRDefault="00AA6A37" w:rsidP="00AA6A37">
      <w:r>
        <w:t xml:space="preserve">I think the best way to go is to install and run an IDE like Spyder inside WSL </w:t>
      </w:r>
    </w:p>
    <w:p w14:paraId="078EF9F2" w14:textId="6A55508C" w:rsidR="00484EB7" w:rsidRDefault="00484EB7" w:rsidP="00822F3C">
      <w:r w:rsidRPr="00484EB7">
        <w:t>To install Spyder in WSL:</w:t>
      </w:r>
    </w:p>
    <w:p w14:paraId="2695A16C" w14:textId="77777777" w:rsidR="00484EB7" w:rsidRPr="00822F3C" w:rsidRDefault="00484EB7" w:rsidP="00484EB7">
      <w:pPr>
        <w:rPr>
          <w:rFonts w:ascii="Courier New" w:hAnsi="Courier New" w:cs="Courier New"/>
        </w:rPr>
      </w:pPr>
      <w:r w:rsidRPr="00822F3C">
        <w:rPr>
          <w:rFonts w:ascii="Courier New" w:hAnsi="Courier New" w:cs="Courier New"/>
        </w:rPr>
        <w:t>conda activate adcp37</w:t>
      </w:r>
    </w:p>
    <w:p w14:paraId="555E65DA" w14:textId="77777777" w:rsidR="00484EB7" w:rsidRPr="00822F3C" w:rsidRDefault="00484EB7" w:rsidP="00484EB7">
      <w:pPr>
        <w:rPr>
          <w:rFonts w:ascii="Courier New" w:hAnsi="Courier New" w:cs="Courier New"/>
        </w:rPr>
      </w:pPr>
      <w:r w:rsidRPr="00822F3C">
        <w:rPr>
          <w:rFonts w:ascii="Courier New" w:hAnsi="Courier New" w:cs="Courier New"/>
        </w:rPr>
        <w:t>conda install spyder</w:t>
      </w:r>
    </w:p>
    <w:p w14:paraId="59B9E0C9" w14:textId="6D0FCD80" w:rsidR="00900D68" w:rsidRPr="00900D68" w:rsidRDefault="00900D68" w:rsidP="00484EB7">
      <w:r w:rsidRPr="00900D68">
        <w:t>Then run it:</w:t>
      </w:r>
    </w:p>
    <w:p w14:paraId="13FA7F47" w14:textId="7085D7EF" w:rsidR="00484EB7" w:rsidRDefault="00484EB7" w:rsidP="00484EB7">
      <w:pPr>
        <w:rPr>
          <w:rFonts w:ascii="Courier New" w:hAnsi="Courier New" w:cs="Courier New"/>
        </w:rPr>
      </w:pPr>
      <w:r w:rsidRPr="00822F3C">
        <w:rPr>
          <w:rFonts w:ascii="Courier New" w:hAnsi="Courier New" w:cs="Courier New"/>
        </w:rPr>
        <w:t>spyder</w:t>
      </w:r>
    </w:p>
    <w:p w14:paraId="228D0A29" w14:textId="2D45C35F" w:rsidR="00822F3C" w:rsidRPr="00C43903" w:rsidRDefault="00C43903" w:rsidP="00484EB7">
      <w:r>
        <w:t xml:space="preserve">Ran into this error: </w:t>
      </w:r>
    </w:p>
    <w:p w14:paraId="13D0B11D" w14:textId="77777777" w:rsidR="00711459" w:rsidRPr="00711459" w:rsidRDefault="00711459" w:rsidP="00711459">
      <w:pPr>
        <w:rPr>
          <w:rFonts w:ascii="Courier New" w:hAnsi="Courier New" w:cs="Courier New"/>
        </w:rPr>
      </w:pPr>
      <w:r w:rsidRPr="00711459">
        <w:rPr>
          <w:rFonts w:ascii="Courier New" w:hAnsi="Courier New" w:cs="Courier New"/>
        </w:rPr>
        <w:t xml:space="preserve">(adcp37) </w:t>
      </w:r>
      <w:proofErr w:type="spellStart"/>
      <w:r w:rsidRPr="00711459">
        <w:rPr>
          <w:rFonts w:ascii="Courier New" w:hAnsi="Courier New" w:cs="Courier New"/>
        </w:rPr>
        <w:t>ethan@bigtop</w:t>
      </w:r>
      <w:proofErr w:type="spellEnd"/>
      <w:r w:rsidRPr="00711459">
        <w:rPr>
          <w:rFonts w:ascii="Courier New" w:hAnsi="Courier New" w:cs="Courier New"/>
        </w:rPr>
        <w:t>:~$ spyder</w:t>
      </w:r>
    </w:p>
    <w:p w14:paraId="48276A18" w14:textId="77777777" w:rsidR="00711459" w:rsidRPr="00711459" w:rsidRDefault="00711459" w:rsidP="00711459">
      <w:pPr>
        <w:rPr>
          <w:rFonts w:ascii="Courier New" w:hAnsi="Courier New" w:cs="Courier New"/>
        </w:rPr>
      </w:pPr>
      <w:r w:rsidRPr="00711459">
        <w:rPr>
          <w:rFonts w:ascii="Courier New" w:hAnsi="Courier New" w:cs="Courier New"/>
        </w:rPr>
        <w:t>Traceback (most recent call last):</w:t>
      </w:r>
    </w:p>
    <w:p w14:paraId="2B1E07C7" w14:textId="77777777" w:rsidR="00711459" w:rsidRPr="00711459" w:rsidRDefault="00711459" w:rsidP="00711459">
      <w:pPr>
        <w:rPr>
          <w:rFonts w:ascii="Courier New" w:hAnsi="Courier New" w:cs="Courier New"/>
        </w:rPr>
      </w:pPr>
      <w:r w:rsidRPr="00711459">
        <w:rPr>
          <w:rFonts w:ascii="Courier New" w:hAnsi="Courier New" w:cs="Courier New"/>
        </w:rPr>
        <w:t xml:space="preserve">  File "/home/</w:t>
      </w:r>
      <w:proofErr w:type="spellStart"/>
      <w:r w:rsidRPr="00711459">
        <w:rPr>
          <w:rFonts w:ascii="Courier New" w:hAnsi="Courier New" w:cs="Courier New"/>
        </w:rPr>
        <w:t>ethan</w:t>
      </w:r>
      <w:proofErr w:type="spellEnd"/>
      <w:r w:rsidRPr="00711459">
        <w:rPr>
          <w:rFonts w:ascii="Courier New" w:hAnsi="Courier New" w:cs="Courier New"/>
        </w:rPr>
        <w:t>/miniconda3/</w:t>
      </w:r>
      <w:proofErr w:type="spellStart"/>
      <w:r w:rsidRPr="00711459">
        <w:rPr>
          <w:rFonts w:ascii="Courier New" w:hAnsi="Courier New" w:cs="Courier New"/>
        </w:rPr>
        <w:t>envs</w:t>
      </w:r>
      <w:proofErr w:type="spellEnd"/>
      <w:r w:rsidRPr="00711459">
        <w:rPr>
          <w:rFonts w:ascii="Courier New" w:hAnsi="Courier New" w:cs="Courier New"/>
        </w:rPr>
        <w:t>/adcp37/bin/spyder", line 11, in &lt;module&gt;</w:t>
      </w:r>
    </w:p>
    <w:p w14:paraId="3A1D326A" w14:textId="77777777" w:rsidR="00711459" w:rsidRPr="00711459" w:rsidRDefault="00711459" w:rsidP="00711459">
      <w:pPr>
        <w:rPr>
          <w:rFonts w:ascii="Courier New" w:hAnsi="Courier New" w:cs="Courier New"/>
        </w:rPr>
      </w:pPr>
      <w:r w:rsidRPr="00711459">
        <w:rPr>
          <w:rFonts w:ascii="Courier New" w:hAnsi="Courier New" w:cs="Courier New"/>
        </w:rPr>
        <w:t xml:space="preserve">    </w:t>
      </w:r>
      <w:proofErr w:type="spellStart"/>
      <w:r w:rsidRPr="00711459">
        <w:rPr>
          <w:rFonts w:ascii="Courier New" w:hAnsi="Courier New" w:cs="Courier New"/>
        </w:rPr>
        <w:t>sys.exit</w:t>
      </w:r>
      <w:proofErr w:type="spellEnd"/>
      <w:r w:rsidRPr="00711459">
        <w:rPr>
          <w:rFonts w:ascii="Courier New" w:hAnsi="Courier New" w:cs="Courier New"/>
        </w:rPr>
        <w:t>(main())</w:t>
      </w:r>
    </w:p>
    <w:p w14:paraId="0D23CD2D" w14:textId="77777777" w:rsidR="00711459" w:rsidRPr="00711459" w:rsidRDefault="00711459" w:rsidP="00711459">
      <w:pPr>
        <w:rPr>
          <w:rFonts w:ascii="Courier New" w:hAnsi="Courier New" w:cs="Courier New"/>
        </w:rPr>
      </w:pPr>
      <w:r w:rsidRPr="00711459">
        <w:rPr>
          <w:rFonts w:ascii="Courier New" w:hAnsi="Courier New" w:cs="Courier New"/>
        </w:rPr>
        <w:t xml:space="preserve">  File "/home/ethan/miniconda3/envs/adcp37/lib/python3.7/site-packages/spyder/app/start.py", line 233, in main</w:t>
      </w:r>
    </w:p>
    <w:p w14:paraId="3182E175" w14:textId="77777777" w:rsidR="00711459" w:rsidRPr="00711459" w:rsidRDefault="00711459" w:rsidP="00711459">
      <w:pPr>
        <w:rPr>
          <w:rFonts w:ascii="Courier New" w:hAnsi="Courier New" w:cs="Courier New"/>
        </w:rPr>
      </w:pPr>
      <w:r w:rsidRPr="00711459">
        <w:rPr>
          <w:rFonts w:ascii="Courier New" w:hAnsi="Courier New" w:cs="Courier New"/>
        </w:rPr>
        <w:t xml:space="preserve">    from </w:t>
      </w:r>
      <w:proofErr w:type="spellStart"/>
      <w:r w:rsidRPr="00711459">
        <w:rPr>
          <w:rFonts w:ascii="Courier New" w:hAnsi="Courier New" w:cs="Courier New"/>
        </w:rPr>
        <w:t>spyder.app</w:t>
      </w:r>
      <w:proofErr w:type="spellEnd"/>
      <w:r w:rsidRPr="00711459">
        <w:rPr>
          <w:rFonts w:ascii="Courier New" w:hAnsi="Courier New" w:cs="Courier New"/>
        </w:rPr>
        <w:t xml:space="preserve"> import </w:t>
      </w:r>
      <w:proofErr w:type="spellStart"/>
      <w:r w:rsidRPr="00711459">
        <w:rPr>
          <w:rFonts w:ascii="Courier New" w:hAnsi="Courier New" w:cs="Courier New"/>
        </w:rPr>
        <w:t>mainwindow</w:t>
      </w:r>
      <w:proofErr w:type="spellEnd"/>
    </w:p>
    <w:p w14:paraId="0510227E" w14:textId="77777777" w:rsidR="00711459" w:rsidRPr="00711459" w:rsidRDefault="00711459" w:rsidP="00711459">
      <w:pPr>
        <w:rPr>
          <w:rFonts w:ascii="Courier New" w:hAnsi="Courier New" w:cs="Courier New"/>
        </w:rPr>
      </w:pPr>
      <w:r w:rsidRPr="00711459">
        <w:rPr>
          <w:rFonts w:ascii="Courier New" w:hAnsi="Courier New" w:cs="Courier New"/>
        </w:rPr>
        <w:t xml:space="preserve">  File "/home/ethan/miniconda3/envs/adcp37/lib/python3.7/site-packages/spyder/app/mainwindow.py", line 57, in &lt;module&gt;</w:t>
      </w:r>
    </w:p>
    <w:p w14:paraId="5707FF35" w14:textId="77777777" w:rsidR="00711459" w:rsidRPr="00711459" w:rsidRDefault="00711459" w:rsidP="00711459">
      <w:pPr>
        <w:rPr>
          <w:rFonts w:ascii="Courier New" w:hAnsi="Courier New" w:cs="Courier New"/>
        </w:rPr>
      </w:pPr>
      <w:r w:rsidRPr="00711459">
        <w:rPr>
          <w:rFonts w:ascii="Courier New" w:hAnsi="Courier New" w:cs="Courier New"/>
        </w:rPr>
        <w:t xml:space="preserve">    from </w:t>
      </w:r>
      <w:proofErr w:type="spellStart"/>
      <w:r w:rsidRPr="00711459">
        <w:rPr>
          <w:rFonts w:ascii="Courier New" w:hAnsi="Courier New" w:cs="Courier New"/>
        </w:rPr>
        <w:t>qtpy</w:t>
      </w:r>
      <w:proofErr w:type="spellEnd"/>
      <w:r w:rsidRPr="00711459">
        <w:rPr>
          <w:rFonts w:ascii="Courier New" w:hAnsi="Courier New" w:cs="Courier New"/>
        </w:rPr>
        <w:t xml:space="preserve"> import </w:t>
      </w:r>
      <w:proofErr w:type="spellStart"/>
      <w:r w:rsidRPr="00711459">
        <w:rPr>
          <w:rFonts w:ascii="Courier New" w:hAnsi="Courier New" w:cs="Courier New"/>
        </w:rPr>
        <w:t>QtWebEngineWidgets</w:t>
      </w:r>
      <w:proofErr w:type="spellEnd"/>
      <w:r w:rsidRPr="00711459">
        <w:rPr>
          <w:rFonts w:ascii="Courier New" w:hAnsi="Courier New" w:cs="Courier New"/>
        </w:rPr>
        <w:t xml:space="preserve">  # </w:t>
      </w:r>
      <w:proofErr w:type="spellStart"/>
      <w:r w:rsidRPr="00711459">
        <w:rPr>
          <w:rFonts w:ascii="Courier New" w:hAnsi="Courier New" w:cs="Courier New"/>
        </w:rPr>
        <w:t>analysis:ignore</w:t>
      </w:r>
      <w:proofErr w:type="spellEnd"/>
    </w:p>
    <w:p w14:paraId="68D68060" w14:textId="77777777" w:rsidR="00711459" w:rsidRPr="00711459" w:rsidRDefault="00711459" w:rsidP="00711459">
      <w:pPr>
        <w:rPr>
          <w:rFonts w:ascii="Courier New" w:hAnsi="Courier New" w:cs="Courier New"/>
        </w:rPr>
      </w:pPr>
      <w:r w:rsidRPr="00711459">
        <w:rPr>
          <w:rFonts w:ascii="Courier New" w:hAnsi="Courier New" w:cs="Courier New"/>
        </w:rPr>
        <w:t xml:space="preserve">  File "/home/ethan/miniconda3/envs/adcp37/lib/python3.7/site-packages/qtpy/QtWebEngineWidgets.py", line 28, in &lt;module&gt;</w:t>
      </w:r>
    </w:p>
    <w:p w14:paraId="0807C0D7" w14:textId="77777777" w:rsidR="00711459" w:rsidRPr="00711459" w:rsidRDefault="00711459" w:rsidP="00711459">
      <w:pPr>
        <w:rPr>
          <w:rFonts w:ascii="Courier New" w:hAnsi="Courier New" w:cs="Courier New"/>
        </w:rPr>
      </w:pPr>
      <w:r w:rsidRPr="00711459">
        <w:rPr>
          <w:rFonts w:ascii="Courier New" w:hAnsi="Courier New" w:cs="Courier New"/>
        </w:rPr>
        <w:t xml:space="preserve">    from PyQt5.QtWebEngineWidgets import (</w:t>
      </w:r>
    </w:p>
    <w:p w14:paraId="782A51C1" w14:textId="2C7DA30A" w:rsidR="00822F3C" w:rsidRPr="00822F3C" w:rsidRDefault="00711459" w:rsidP="00711459">
      <w:pPr>
        <w:rPr>
          <w:rFonts w:ascii="Courier New" w:hAnsi="Courier New" w:cs="Courier New"/>
        </w:rPr>
      </w:pPr>
      <w:proofErr w:type="spellStart"/>
      <w:r w:rsidRPr="00711459">
        <w:rPr>
          <w:rFonts w:ascii="Courier New" w:hAnsi="Courier New" w:cs="Courier New"/>
        </w:rPr>
        <w:t>ImportError</w:t>
      </w:r>
      <w:proofErr w:type="spellEnd"/>
      <w:r w:rsidRPr="00711459">
        <w:rPr>
          <w:rFonts w:ascii="Courier New" w:hAnsi="Courier New" w:cs="Courier New"/>
        </w:rPr>
        <w:t>: libpci.so.3: cannot open shared object file: No such file or directory</w:t>
      </w:r>
    </w:p>
    <w:p w14:paraId="11DFC870" w14:textId="2ECA9A70" w:rsidR="00830046" w:rsidRDefault="00711459" w:rsidP="00830046">
      <w:r>
        <w:t xml:space="preserve">Did some trouble shooting to confirm that </w:t>
      </w:r>
      <w:r w:rsidR="00BD57B4">
        <w:t xml:space="preserve">I am on WSL2, </w:t>
      </w:r>
      <w:proofErr w:type="spellStart"/>
      <w:r w:rsidR="00BD57B4">
        <w:t>WSLg</w:t>
      </w:r>
      <w:proofErr w:type="spellEnd"/>
      <w:r w:rsidR="00BD57B4">
        <w:t xml:space="preserve"> is working and that my system is capable of launching Spyder </w:t>
      </w:r>
    </w:p>
    <w:p w14:paraId="10AD5C9E" w14:textId="1897E08D" w:rsidR="00BD57B4" w:rsidRDefault="00BD57B4" w:rsidP="00830046">
      <w:r>
        <w:t xml:space="preserve">The issue is the missing </w:t>
      </w:r>
      <w:r w:rsidR="00B42F81">
        <w:t>lib</w:t>
      </w:r>
    </w:p>
    <w:p w14:paraId="0ACDB11C" w14:textId="49367D01" w:rsidR="00B42F81" w:rsidRDefault="00B42F81" w:rsidP="00830046">
      <w:pPr>
        <w:rPr>
          <w:rFonts w:ascii="Courier New" w:hAnsi="Courier New" w:cs="Courier New"/>
        </w:rPr>
      </w:pPr>
      <w:r>
        <w:rPr>
          <w:rFonts w:ascii="Courier New" w:hAnsi="Courier New" w:cs="Courier New"/>
        </w:rPr>
        <w:t xml:space="preserve">conda deactivate </w:t>
      </w:r>
    </w:p>
    <w:p w14:paraId="650AD29B" w14:textId="77777777" w:rsidR="001D585E" w:rsidRPr="001D585E" w:rsidRDefault="001D585E" w:rsidP="001D585E">
      <w:pPr>
        <w:rPr>
          <w:rFonts w:ascii="Courier New" w:hAnsi="Courier New" w:cs="Courier New"/>
        </w:rPr>
      </w:pPr>
      <w:proofErr w:type="spellStart"/>
      <w:r w:rsidRPr="001D585E">
        <w:rPr>
          <w:rFonts w:ascii="Courier New" w:hAnsi="Courier New" w:cs="Courier New"/>
        </w:rPr>
        <w:lastRenderedPageBreak/>
        <w:t>sudo</w:t>
      </w:r>
      <w:proofErr w:type="spellEnd"/>
      <w:r w:rsidRPr="001D585E">
        <w:rPr>
          <w:rFonts w:ascii="Courier New" w:hAnsi="Courier New" w:cs="Courier New"/>
        </w:rPr>
        <w:t xml:space="preserve"> apt update</w:t>
      </w:r>
    </w:p>
    <w:p w14:paraId="55A49F52" w14:textId="6B3E6CD5" w:rsidR="001D585E" w:rsidRDefault="001D585E" w:rsidP="001D585E">
      <w:pPr>
        <w:rPr>
          <w:rFonts w:ascii="Courier New" w:hAnsi="Courier New" w:cs="Courier New"/>
        </w:rPr>
      </w:pPr>
      <w:proofErr w:type="spellStart"/>
      <w:r w:rsidRPr="001D585E">
        <w:rPr>
          <w:rFonts w:ascii="Courier New" w:hAnsi="Courier New" w:cs="Courier New"/>
        </w:rPr>
        <w:t>sudo</w:t>
      </w:r>
      <w:proofErr w:type="spellEnd"/>
      <w:r w:rsidRPr="001D585E">
        <w:rPr>
          <w:rFonts w:ascii="Courier New" w:hAnsi="Courier New" w:cs="Courier New"/>
        </w:rPr>
        <w:t xml:space="preserve"> apt install libpci3</w:t>
      </w:r>
    </w:p>
    <w:p w14:paraId="228FB25A" w14:textId="15022CDE" w:rsidR="00A36173" w:rsidRDefault="00A36173" w:rsidP="001D585E">
      <w:pPr>
        <w:rPr>
          <w:rFonts w:ascii="Courier New" w:hAnsi="Courier New" w:cs="Courier New"/>
        </w:rPr>
      </w:pPr>
      <w:r>
        <w:rPr>
          <w:rFonts w:ascii="Courier New" w:hAnsi="Courier New" w:cs="Courier New"/>
        </w:rPr>
        <w:t>conda activate adcp37</w:t>
      </w:r>
    </w:p>
    <w:p w14:paraId="50D235CA" w14:textId="243B28FC" w:rsidR="003F6025" w:rsidRDefault="003F6025" w:rsidP="001D585E">
      <w:pPr>
        <w:rPr>
          <w:rFonts w:ascii="Courier New" w:hAnsi="Courier New" w:cs="Courier New"/>
        </w:rPr>
      </w:pPr>
      <w:r>
        <w:rPr>
          <w:rFonts w:ascii="Courier New" w:hAnsi="Courier New" w:cs="Courier New"/>
        </w:rPr>
        <w:t xml:space="preserve">spyder </w:t>
      </w:r>
    </w:p>
    <w:p w14:paraId="23627E3E" w14:textId="77777777" w:rsidR="00251715" w:rsidRPr="00251715" w:rsidRDefault="003F6025" w:rsidP="00251715">
      <w:pPr>
        <w:spacing w:line="240" w:lineRule="auto"/>
        <w:rPr>
          <w:rFonts w:ascii="Courier New" w:hAnsi="Courier New" w:cs="Courier New"/>
        </w:rPr>
      </w:pPr>
      <w:r>
        <w:t xml:space="preserve">This error appeared: </w:t>
      </w:r>
      <w:r>
        <w:br/>
      </w:r>
      <w:r w:rsidR="00251715" w:rsidRPr="00251715">
        <w:rPr>
          <w:rFonts w:ascii="Courier New" w:hAnsi="Courier New" w:cs="Courier New"/>
        </w:rPr>
        <w:t xml:space="preserve">(adcp37) </w:t>
      </w:r>
      <w:proofErr w:type="spellStart"/>
      <w:r w:rsidR="00251715" w:rsidRPr="00251715">
        <w:rPr>
          <w:rFonts w:ascii="Courier New" w:hAnsi="Courier New" w:cs="Courier New"/>
        </w:rPr>
        <w:t>ethan@bigtop</w:t>
      </w:r>
      <w:proofErr w:type="spellEnd"/>
      <w:r w:rsidR="00251715" w:rsidRPr="00251715">
        <w:rPr>
          <w:rFonts w:ascii="Courier New" w:hAnsi="Courier New" w:cs="Courier New"/>
        </w:rPr>
        <w:t>:~$ spyder</w:t>
      </w:r>
    </w:p>
    <w:p w14:paraId="1491D95B" w14:textId="77777777" w:rsidR="00251715" w:rsidRPr="00251715" w:rsidRDefault="00251715" w:rsidP="00251715">
      <w:pPr>
        <w:spacing w:line="240" w:lineRule="auto"/>
        <w:rPr>
          <w:rFonts w:ascii="Courier New" w:hAnsi="Courier New" w:cs="Courier New"/>
        </w:rPr>
      </w:pPr>
      <w:proofErr w:type="spellStart"/>
      <w:r w:rsidRPr="00251715">
        <w:rPr>
          <w:rFonts w:ascii="Courier New" w:hAnsi="Courier New" w:cs="Courier New"/>
        </w:rPr>
        <w:t>qglx_findConfig</w:t>
      </w:r>
      <w:proofErr w:type="spellEnd"/>
      <w:r w:rsidRPr="00251715">
        <w:rPr>
          <w:rFonts w:ascii="Courier New" w:hAnsi="Courier New" w:cs="Courier New"/>
        </w:rPr>
        <w:t xml:space="preserve">: Failed to finding matching </w:t>
      </w:r>
      <w:proofErr w:type="spellStart"/>
      <w:r w:rsidRPr="00251715">
        <w:rPr>
          <w:rFonts w:ascii="Courier New" w:hAnsi="Courier New" w:cs="Courier New"/>
        </w:rPr>
        <w:t>FBConfig</w:t>
      </w:r>
      <w:proofErr w:type="spellEnd"/>
      <w:r w:rsidRPr="00251715">
        <w:rPr>
          <w:rFonts w:ascii="Courier New" w:hAnsi="Courier New" w:cs="Courier New"/>
        </w:rPr>
        <w:t xml:space="preserve"> for </w:t>
      </w:r>
      <w:proofErr w:type="spellStart"/>
      <w:r w:rsidRPr="00251715">
        <w:rPr>
          <w:rFonts w:ascii="Courier New" w:hAnsi="Courier New" w:cs="Courier New"/>
        </w:rPr>
        <w:t>QSurfaceFormat</w:t>
      </w:r>
      <w:proofErr w:type="spellEnd"/>
      <w:r w:rsidRPr="00251715">
        <w:rPr>
          <w:rFonts w:ascii="Courier New" w:hAnsi="Courier New" w:cs="Courier New"/>
        </w:rPr>
        <w:t xml:space="preserve">(version 2.0, options </w:t>
      </w:r>
      <w:proofErr w:type="spellStart"/>
      <w:r w:rsidRPr="00251715">
        <w:rPr>
          <w:rFonts w:ascii="Courier New" w:hAnsi="Courier New" w:cs="Courier New"/>
        </w:rPr>
        <w:t>QFlags</w:t>
      </w:r>
      <w:proofErr w:type="spellEnd"/>
      <w:r w:rsidRPr="00251715">
        <w:rPr>
          <w:rFonts w:ascii="Courier New" w:hAnsi="Courier New" w:cs="Courier New"/>
        </w:rPr>
        <w:t>&lt;</w:t>
      </w:r>
      <w:proofErr w:type="spellStart"/>
      <w:r w:rsidRPr="00251715">
        <w:rPr>
          <w:rFonts w:ascii="Courier New" w:hAnsi="Courier New" w:cs="Courier New"/>
        </w:rPr>
        <w:t>QSurfaceFormat</w:t>
      </w:r>
      <w:proofErr w:type="spellEnd"/>
      <w:r w:rsidRPr="00251715">
        <w:rPr>
          <w:rFonts w:ascii="Courier New" w:hAnsi="Courier New" w:cs="Courier New"/>
        </w:rPr>
        <w:t>::</w:t>
      </w:r>
      <w:proofErr w:type="spellStart"/>
      <w:r w:rsidRPr="00251715">
        <w:rPr>
          <w:rFonts w:ascii="Courier New" w:hAnsi="Courier New" w:cs="Courier New"/>
        </w:rPr>
        <w:t>FormatOption</w:t>
      </w:r>
      <w:proofErr w:type="spellEnd"/>
      <w:r w:rsidRPr="00251715">
        <w:rPr>
          <w:rFonts w:ascii="Courier New" w:hAnsi="Courier New" w:cs="Courier New"/>
        </w:rPr>
        <w:t xml:space="preserve">&gt;(), </w:t>
      </w:r>
      <w:proofErr w:type="spellStart"/>
      <w:r w:rsidRPr="00251715">
        <w:rPr>
          <w:rFonts w:ascii="Courier New" w:hAnsi="Courier New" w:cs="Courier New"/>
        </w:rPr>
        <w:t>depthBufferSize</w:t>
      </w:r>
      <w:proofErr w:type="spellEnd"/>
      <w:r w:rsidRPr="00251715">
        <w:rPr>
          <w:rFonts w:ascii="Courier New" w:hAnsi="Courier New" w:cs="Courier New"/>
        </w:rPr>
        <w:t xml:space="preserve"> -1, </w:t>
      </w:r>
      <w:proofErr w:type="spellStart"/>
      <w:r w:rsidRPr="00251715">
        <w:rPr>
          <w:rFonts w:ascii="Courier New" w:hAnsi="Courier New" w:cs="Courier New"/>
        </w:rPr>
        <w:t>redBufferSize</w:t>
      </w:r>
      <w:proofErr w:type="spellEnd"/>
      <w:r w:rsidRPr="00251715">
        <w:rPr>
          <w:rFonts w:ascii="Courier New" w:hAnsi="Courier New" w:cs="Courier New"/>
        </w:rPr>
        <w:t xml:space="preserve"> 1, </w:t>
      </w:r>
      <w:proofErr w:type="spellStart"/>
      <w:r w:rsidRPr="00251715">
        <w:rPr>
          <w:rFonts w:ascii="Courier New" w:hAnsi="Courier New" w:cs="Courier New"/>
        </w:rPr>
        <w:t>greenBufferSize</w:t>
      </w:r>
      <w:proofErr w:type="spellEnd"/>
      <w:r w:rsidRPr="00251715">
        <w:rPr>
          <w:rFonts w:ascii="Courier New" w:hAnsi="Courier New" w:cs="Courier New"/>
        </w:rPr>
        <w:t xml:space="preserve"> 1, </w:t>
      </w:r>
      <w:proofErr w:type="spellStart"/>
      <w:r w:rsidRPr="00251715">
        <w:rPr>
          <w:rFonts w:ascii="Courier New" w:hAnsi="Courier New" w:cs="Courier New"/>
        </w:rPr>
        <w:t>blueBufferSize</w:t>
      </w:r>
      <w:proofErr w:type="spellEnd"/>
      <w:r w:rsidRPr="00251715">
        <w:rPr>
          <w:rFonts w:ascii="Courier New" w:hAnsi="Courier New" w:cs="Courier New"/>
        </w:rPr>
        <w:t xml:space="preserve"> 1, </w:t>
      </w:r>
      <w:proofErr w:type="spellStart"/>
      <w:r w:rsidRPr="00251715">
        <w:rPr>
          <w:rFonts w:ascii="Courier New" w:hAnsi="Courier New" w:cs="Courier New"/>
        </w:rPr>
        <w:t>alphaBufferSize</w:t>
      </w:r>
      <w:proofErr w:type="spellEnd"/>
      <w:r w:rsidRPr="00251715">
        <w:rPr>
          <w:rFonts w:ascii="Courier New" w:hAnsi="Courier New" w:cs="Courier New"/>
        </w:rPr>
        <w:t xml:space="preserve"> -1, </w:t>
      </w:r>
      <w:proofErr w:type="spellStart"/>
      <w:r w:rsidRPr="00251715">
        <w:rPr>
          <w:rFonts w:ascii="Courier New" w:hAnsi="Courier New" w:cs="Courier New"/>
        </w:rPr>
        <w:t>stencilBufferSize</w:t>
      </w:r>
      <w:proofErr w:type="spellEnd"/>
      <w:r w:rsidRPr="00251715">
        <w:rPr>
          <w:rFonts w:ascii="Courier New" w:hAnsi="Courier New" w:cs="Courier New"/>
        </w:rPr>
        <w:t xml:space="preserve"> -1, samples -1, </w:t>
      </w:r>
      <w:proofErr w:type="spellStart"/>
      <w:r w:rsidRPr="00251715">
        <w:rPr>
          <w:rFonts w:ascii="Courier New" w:hAnsi="Courier New" w:cs="Courier New"/>
        </w:rPr>
        <w:t>swapBehavior</w:t>
      </w:r>
      <w:proofErr w:type="spellEnd"/>
      <w:r w:rsidRPr="00251715">
        <w:rPr>
          <w:rFonts w:ascii="Courier New" w:hAnsi="Courier New" w:cs="Courier New"/>
        </w:rPr>
        <w:t xml:space="preserve"> </w:t>
      </w:r>
      <w:proofErr w:type="spellStart"/>
      <w:r w:rsidRPr="00251715">
        <w:rPr>
          <w:rFonts w:ascii="Courier New" w:hAnsi="Courier New" w:cs="Courier New"/>
        </w:rPr>
        <w:t>QSurfaceFormat</w:t>
      </w:r>
      <w:proofErr w:type="spellEnd"/>
      <w:r w:rsidRPr="00251715">
        <w:rPr>
          <w:rFonts w:ascii="Courier New" w:hAnsi="Courier New" w:cs="Courier New"/>
        </w:rPr>
        <w:t>::</w:t>
      </w:r>
      <w:proofErr w:type="spellStart"/>
      <w:r w:rsidRPr="00251715">
        <w:rPr>
          <w:rFonts w:ascii="Courier New" w:hAnsi="Courier New" w:cs="Courier New"/>
        </w:rPr>
        <w:t>SingleBuffer</w:t>
      </w:r>
      <w:proofErr w:type="spellEnd"/>
      <w:r w:rsidRPr="00251715">
        <w:rPr>
          <w:rFonts w:ascii="Courier New" w:hAnsi="Courier New" w:cs="Courier New"/>
        </w:rPr>
        <w:t xml:space="preserve">, </w:t>
      </w:r>
      <w:proofErr w:type="spellStart"/>
      <w:r w:rsidRPr="00251715">
        <w:rPr>
          <w:rFonts w:ascii="Courier New" w:hAnsi="Courier New" w:cs="Courier New"/>
        </w:rPr>
        <w:t>swapInterval</w:t>
      </w:r>
      <w:proofErr w:type="spellEnd"/>
      <w:r w:rsidRPr="00251715">
        <w:rPr>
          <w:rFonts w:ascii="Courier New" w:hAnsi="Courier New" w:cs="Courier New"/>
        </w:rPr>
        <w:t xml:space="preserve"> 1, </w:t>
      </w:r>
      <w:proofErr w:type="spellStart"/>
      <w:r w:rsidRPr="00251715">
        <w:rPr>
          <w:rFonts w:ascii="Courier New" w:hAnsi="Courier New" w:cs="Courier New"/>
        </w:rPr>
        <w:t>colorSpace</w:t>
      </w:r>
      <w:proofErr w:type="spellEnd"/>
      <w:r w:rsidRPr="00251715">
        <w:rPr>
          <w:rFonts w:ascii="Courier New" w:hAnsi="Courier New" w:cs="Courier New"/>
        </w:rPr>
        <w:t xml:space="preserve"> </w:t>
      </w:r>
      <w:proofErr w:type="spellStart"/>
      <w:r w:rsidRPr="00251715">
        <w:rPr>
          <w:rFonts w:ascii="Courier New" w:hAnsi="Courier New" w:cs="Courier New"/>
        </w:rPr>
        <w:t>QSurfaceFormat</w:t>
      </w:r>
      <w:proofErr w:type="spellEnd"/>
      <w:r w:rsidRPr="00251715">
        <w:rPr>
          <w:rFonts w:ascii="Courier New" w:hAnsi="Courier New" w:cs="Courier New"/>
        </w:rPr>
        <w:t>::</w:t>
      </w:r>
      <w:proofErr w:type="spellStart"/>
      <w:r w:rsidRPr="00251715">
        <w:rPr>
          <w:rFonts w:ascii="Courier New" w:hAnsi="Courier New" w:cs="Courier New"/>
        </w:rPr>
        <w:t>DefaultColorSpace</w:t>
      </w:r>
      <w:proofErr w:type="spellEnd"/>
      <w:r w:rsidRPr="00251715">
        <w:rPr>
          <w:rFonts w:ascii="Courier New" w:hAnsi="Courier New" w:cs="Courier New"/>
        </w:rPr>
        <w:t xml:space="preserve">, profile  </w:t>
      </w:r>
      <w:proofErr w:type="spellStart"/>
      <w:r w:rsidRPr="00251715">
        <w:rPr>
          <w:rFonts w:ascii="Courier New" w:hAnsi="Courier New" w:cs="Courier New"/>
        </w:rPr>
        <w:t>QSurfaceFormat</w:t>
      </w:r>
      <w:proofErr w:type="spellEnd"/>
      <w:r w:rsidRPr="00251715">
        <w:rPr>
          <w:rFonts w:ascii="Courier New" w:hAnsi="Courier New" w:cs="Courier New"/>
        </w:rPr>
        <w:t>::</w:t>
      </w:r>
      <w:proofErr w:type="spellStart"/>
      <w:r w:rsidRPr="00251715">
        <w:rPr>
          <w:rFonts w:ascii="Courier New" w:hAnsi="Courier New" w:cs="Courier New"/>
        </w:rPr>
        <w:t>NoProfile</w:t>
      </w:r>
      <w:proofErr w:type="spellEnd"/>
      <w:r w:rsidRPr="00251715">
        <w:rPr>
          <w:rFonts w:ascii="Courier New" w:hAnsi="Courier New" w:cs="Courier New"/>
        </w:rPr>
        <w:t>)</w:t>
      </w:r>
    </w:p>
    <w:p w14:paraId="3A4C40D1" w14:textId="77777777" w:rsidR="00251715" w:rsidRPr="00251715" w:rsidRDefault="00251715" w:rsidP="00251715">
      <w:pPr>
        <w:spacing w:line="240" w:lineRule="auto"/>
        <w:rPr>
          <w:rFonts w:ascii="Courier New" w:hAnsi="Courier New" w:cs="Courier New"/>
        </w:rPr>
      </w:pPr>
      <w:proofErr w:type="spellStart"/>
      <w:r w:rsidRPr="00251715">
        <w:rPr>
          <w:rFonts w:ascii="Courier New" w:hAnsi="Courier New" w:cs="Courier New"/>
        </w:rPr>
        <w:t>qglx_findConfig</w:t>
      </w:r>
      <w:proofErr w:type="spellEnd"/>
      <w:r w:rsidRPr="00251715">
        <w:rPr>
          <w:rFonts w:ascii="Courier New" w:hAnsi="Courier New" w:cs="Courier New"/>
        </w:rPr>
        <w:t xml:space="preserve">: Failed to finding matching </w:t>
      </w:r>
      <w:proofErr w:type="spellStart"/>
      <w:r w:rsidRPr="00251715">
        <w:rPr>
          <w:rFonts w:ascii="Courier New" w:hAnsi="Courier New" w:cs="Courier New"/>
        </w:rPr>
        <w:t>FBConfig</w:t>
      </w:r>
      <w:proofErr w:type="spellEnd"/>
      <w:r w:rsidRPr="00251715">
        <w:rPr>
          <w:rFonts w:ascii="Courier New" w:hAnsi="Courier New" w:cs="Courier New"/>
        </w:rPr>
        <w:t xml:space="preserve"> for </w:t>
      </w:r>
      <w:proofErr w:type="spellStart"/>
      <w:r w:rsidRPr="00251715">
        <w:rPr>
          <w:rFonts w:ascii="Courier New" w:hAnsi="Courier New" w:cs="Courier New"/>
        </w:rPr>
        <w:t>QSurfaceFormat</w:t>
      </w:r>
      <w:proofErr w:type="spellEnd"/>
      <w:r w:rsidRPr="00251715">
        <w:rPr>
          <w:rFonts w:ascii="Courier New" w:hAnsi="Courier New" w:cs="Courier New"/>
        </w:rPr>
        <w:t xml:space="preserve">(version 2.0, options </w:t>
      </w:r>
      <w:proofErr w:type="spellStart"/>
      <w:r w:rsidRPr="00251715">
        <w:rPr>
          <w:rFonts w:ascii="Courier New" w:hAnsi="Courier New" w:cs="Courier New"/>
        </w:rPr>
        <w:t>QFlags</w:t>
      </w:r>
      <w:proofErr w:type="spellEnd"/>
      <w:r w:rsidRPr="00251715">
        <w:rPr>
          <w:rFonts w:ascii="Courier New" w:hAnsi="Courier New" w:cs="Courier New"/>
        </w:rPr>
        <w:t>&lt;</w:t>
      </w:r>
      <w:proofErr w:type="spellStart"/>
      <w:r w:rsidRPr="00251715">
        <w:rPr>
          <w:rFonts w:ascii="Courier New" w:hAnsi="Courier New" w:cs="Courier New"/>
        </w:rPr>
        <w:t>QSurfaceFormat</w:t>
      </w:r>
      <w:proofErr w:type="spellEnd"/>
      <w:r w:rsidRPr="00251715">
        <w:rPr>
          <w:rFonts w:ascii="Courier New" w:hAnsi="Courier New" w:cs="Courier New"/>
        </w:rPr>
        <w:t>::</w:t>
      </w:r>
      <w:proofErr w:type="spellStart"/>
      <w:r w:rsidRPr="00251715">
        <w:rPr>
          <w:rFonts w:ascii="Courier New" w:hAnsi="Courier New" w:cs="Courier New"/>
        </w:rPr>
        <w:t>FormatOption</w:t>
      </w:r>
      <w:proofErr w:type="spellEnd"/>
      <w:r w:rsidRPr="00251715">
        <w:rPr>
          <w:rFonts w:ascii="Courier New" w:hAnsi="Courier New" w:cs="Courier New"/>
        </w:rPr>
        <w:t xml:space="preserve">&gt;(), </w:t>
      </w:r>
      <w:proofErr w:type="spellStart"/>
      <w:r w:rsidRPr="00251715">
        <w:rPr>
          <w:rFonts w:ascii="Courier New" w:hAnsi="Courier New" w:cs="Courier New"/>
        </w:rPr>
        <w:t>depthBufferSize</w:t>
      </w:r>
      <w:proofErr w:type="spellEnd"/>
      <w:r w:rsidRPr="00251715">
        <w:rPr>
          <w:rFonts w:ascii="Courier New" w:hAnsi="Courier New" w:cs="Courier New"/>
        </w:rPr>
        <w:t xml:space="preserve"> -1, </w:t>
      </w:r>
      <w:proofErr w:type="spellStart"/>
      <w:r w:rsidRPr="00251715">
        <w:rPr>
          <w:rFonts w:ascii="Courier New" w:hAnsi="Courier New" w:cs="Courier New"/>
        </w:rPr>
        <w:t>redBufferSize</w:t>
      </w:r>
      <w:proofErr w:type="spellEnd"/>
      <w:r w:rsidRPr="00251715">
        <w:rPr>
          <w:rFonts w:ascii="Courier New" w:hAnsi="Courier New" w:cs="Courier New"/>
        </w:rPr>
        <w:t xml:space="preserve"> 1, </w:t>
      </w:r>
      <w:proofErr w:type="spellStart"/>
      <w:r w:rsidRPr="00251715">
        <w:rPr>
          <w:rFonts w:ascii="Courier New" w:hAnsi="Courier New" w:cs="Courier New"/>
        </w:rPr>
        <w:t>greenBufferSize</w:t>
      </w:r>
      <w:proofErr w:type="spellEnd"/>
      <w:r w:rsidRPr="00251715">
        <w:rPr>
          <w:rFonts w:ascii="Courier New" w:hAnsi="Courier New" w:cs="Courier New"/>
        </w:rPr>
        <w:t xml:space="preserve"> 1, </w:t>
      </w:r>
      <w:proofErr w:type="spellStart"/>
      <w:r w:rsidRPr="00251715">
        <w:rPr>
          <w:rFonts w:ascii="Courier New" w:hAnsi="Courier New" w:cs="Courier New"/>
        </w:rPr>
        <w:t>blueBufferSize</w:t>
      </w:r>
      <w:proofErr w:type="spellEnd"/>
      <w:r w:rsidRPr="00251715">
        <w:rPr>
          <w:rFonts w:ascii="Courier New" w:hAnsi="Courier New" w:cs="Courier New"/>
        </w:rPr>
        <w:t xml:space="preserve"> 1, </w:t>
      </w:r>
      <w:proofErr w:type="spellStart"/>
      <w:r w:rsidRPr="00251715">
        <w:rPr>
          <w:rFonts w:ascii="Courier New" w:hAnsi="Courier New" w:cs="Courier New"/>
        </w:rPr>
        <w:t>alphaBufferSize</w:t>
      </w:r>
      <w:proofErr w:type="spellEnd"/>
      <w:r w:rsidRPr="00251715">
        <w:rPr>
          <w:rFonts w:ascii="Courier New" w:hAnsi="Courier New" w:cs="Courier New"/>
        </w:rPr>
        <w:t xml:space="preserve"> -1, </w:t>
      </w:r>
      <w:proofErr w:type="spellStart"/>
      <w:r w:rsidRPr="00251715">
        <w:rPr>
          <w:rFonts w:ascii="Courier New" w:hAnsi="Courier New" w:cs="Courier New"/>
        </w:rPr>
        <w:t>stencilBufferSize</w:t>
      </w:r>
      <w:proofErr w:type="spellEnd"/>
      <w:r w:rsidRPr="00251715">
        <w:rPr>
          <w:rFonts w:ascii="Courier New" w:hAnsi="Courier New" w:cs="Courier New"/>
        </w:rPr>
        <w:t xml:space="preserve"> -1, samples -1, </w:t>
      </w:r>
      <w:proofErr w:type="spellStart"/>
      <w:r w:rsidRPr="00251715">
        <w:rPr>
          <w:rFonts w:ascii="Courier New" w:hAnsi="Courier New" w:cs="Courier New"/>
        </w:rPr>
        <w:t>swapBehavior</w:t>
      </w:r>
      <w:proofErr w:type="spellEnd"/>
      <w:r w:rsidRPr="00251715">
        <w:rPr>
          <w:rFonts w:ascii="Courier New" w:hAnsi="Courier New" w:cs="Courier New"/>
        </w:rPr>
        <w:t xml:space="preserve"> </w:t>
      </w:r>
      <w:proofErr w:type="spellStart"/>
      <w:r w:rsidRPr="00251715">
        <w:rPr>
          <w:rFonts w:ascii="Courier New" w:hAnsi="Courier New" w:cs="Courier New"/>
        </w:rPr>
        <w:t>QSurfaceFormat</w:t>
      </w:r>
      <w:proofErr w:type="spellEnd"/>
      <w:r w:rsidRPr="00251715">
        <w:rPr>
          <w:rFonts w:ascii="Courier New" w:hAnsi="Courier New" w:cs="Courier New"/>
        </w:rPr>
        <w:t>::</w:t>
      </w:r>
      <w:proofErr w:type="spellStart"/>
      <w:r w:rsidRPr="00251715">
        <w:rPr>
          <w:rFonts w:ascii="Courier New" w:hAnsi="Courier New" w:cs="Courier New"/>
        </w:rPr>
        <w:t>SingleBuffer</w:t>
      </w:r>
      <w:proofErr w:type="spellEnd"/>
      <w:r w:rsidRPr="00251715">
        <w:rPr>
          <w:rFonts w:ascii="Courier New" w:hAnsi="Courier New" w:cs="Courier New"/>
        </w:rPr>
        <w:t xml:space="preserve">, </w:t>
      </w:r>
      <w:proofErr w:type="spellStart"/>
      <w:r w:rsidRPr="00251715">
        <w:rPr>
          <w:rFonts w:ascii="Courier New" w:hAnsi="Courier New" w:cs="Courier New"/>
        </w:rPr>
        <w:t>swapInterval</w:t>
      </w:r>
      <w:proofErr w:type="spellEnd"/>
      <w:r w:rsidRPr="00251715">
        <w:rPr>
          <w:rFonts w:ascii="Courier New" w:hAnsi="Courier New" w:cs="Courier New"/>
        </w:rPr>
        <w:t xml:space="preserve"> 1, </w:t>
      </w:r>
      <w:proofErr w:type="spellStart"/>
      <w:r w:rsidRPr="00251715">
        <w:rPr>
          <w:rFonts w:ascii="Courier New" w:hAnsi="Courier New" w:cs="Courier New"/>
        </w:rPr>
        <w:t>colorSpace</w:t>
      </w:r>
      <w:proofErr w:type="spellEnd"/>
      <w:r w:rsidRPr="00251715">
        <w:rPr>
          <w:rFonts w:ascii="Courier New" w:hAnsi="Courier New" w:cs="Courier New"/>
        </w:rPr>
        <w:t xml:space="preserve"> </w:t>
      </w:r>
      <w:proofErr w:type="spellStart"/>
      <w:r w:rsidRPr="00251715">
        <w:rPr>
          <w:rFonts w:ascii="Courier New" w:hAnsi="Courier New" w:cs="Courier New"/>
        </w:rPr>
        <w:t>QSurfaceFormat</w:t>
      </w:r>
      <w:proofErr w:type="spellEnd"/>
      <w:r w:rsidRPr="00251715">
        <w:rPr>
          <w:rFonts w:ascii="Courier New" w:hAnsi="Courier New" w:cs="Courier New"/>
        </w:rPr>
        <w:t>::</w:t>
      </w:r>
      <w:proofErr w:type="spellStart"/>
      <w:r w:rsidRPr="00251715">
        <w:rPr>
          <w:rFonts w:ascii="Courier New" w:hAnsi="Courier New" w:cs="Courier New"/>
        </w:rPr>
        <w:t>DefaultColorSpace</w:t>
      </w:r>
      <w:proofErr w:type="spellEnd"/>
      <w:r w:rsidRPr="00251715">
        <w:rPr>
          <w:rFonts w:ascii="Courier New" w:hAnsi="Courier New" w:cs="Courier New"/>
        </w:rPr>
        <w:t xml:space="preserve">, profile  </w:t>
      </w:r>
      <w:proofErr w:type="spellStart"/>
      <w:r w:rsidRPr="00251715">
        <w:rPr>
          <w:rFonts w:ascii="Courier New" w:hAnsi="Courier New" w:cs="Courier New"/>
        </w:rPr>
        <w:t>QSurfaceFormat</w:t>
      </w:r>
      <w:proofErr w:type="spellEnd"/>
      <w:r w:rsidRPr="00251715">
        <w:rPr>
          <w:rFonts w:ascii="Courier New" w:hAnsi="Courier New" w:cs="Courier New"/>
        </w:rPr>
        <w:t>::</w:t>
      </w:r>
      <w:proofErr w:type="spellStart"/>
      <w:r w:rsidRPr="00251715">
        <w:rPr>
          <w:rFonts w:ascii="Courier New" w:hAnsi="Courier New" w:cs="Courier New"/>
        </w:rPr>
        <w:t>NoProfile</w:t>
      </w:r>
      <w:proofErr w:type="spellEnd"/>
      <w:r w:rsidRPr="00251715">
        <w:rPr>
          <w:rFonts w:ascii="Courier New" w:hAnsi="Courier New" w:cs="Courier New"/>
        </w:rPr>
        <w:t>)</w:t>
      </w:r>
    </w:p>
    <w:p w14:paraId="1A5F53B7" w14:textId="77777777" w:rsidR="00251715" w:rsidRPr="00251715" w:rsidRDefault="00251715" w:rsidP="00251715">
      <w:pPr>
        <w:spacing w:line="240" w:lineRule="auto"/>
        <w:rPr>
          <w:rFonts w:ascii="Courier New" w:hAnsi="Courier New" w:cs="Courier New"/>
        </w:rPr>
      </w:pPr>
      <w:r w:rsidRPr="00251715">
        <w:rPr>
          <w:rFonts w:ascii="Courier New" w:hAnsi="Courier New" w:cs="Courier New"/>
        </w:rPr>
        <w:t>Could not initialize GLX</w:t>
      </w:r>
    </w:p>
    <w:p w14:paraId="70F34741" w14:textId="561B5963" w:rsidR="003F6025" w:rsidRPr="00251715" w:rsidRDefault="00251715" w:rsidP="00251715">
      <w:pPr>
        <w:spacing w:line="240" w:lineRule="auto"/>
        <w:rPr>
          <w:rFonts w:ascii="Courier New" w:hAnsi="Courier New" w:cs="Courier New"/>
        </w:rPr>
      </w:pPr>
      <w:r w:rsidRPr="00251715">
        <w:rPr>
          <w:rFonts w:ascii="Courier New" w:hAnsi="Courier New" w:cs="Courier New"/>
        </w:rPr>
        <w:t>Aborted (core dumped)</w:t>
      </w:r>
    </w:p>
    <w:p w14:paraId="1188A7D4" w14:textId="211EC338" w:rsidR="001D585E" w:rsidRDefault="00BA21C1" w:rsidP="00830046">
      <w:r>
        <w:t xml:space="preserve">This seams like an issue with </w:t>
      </w:r>
      <w:r w:rsidR="00352C4E">
        <w:t xml:space="preserve">OpenGL </w:t>
      </w:r>
      <w:r w:rsidR="00F659E1">
        <w:t xml:space="preserve">– working with </w:t>
      </w:r>
      <w:proofErr w:type="spellStart"/>
      <w:r w:rsidR="00F659E1">
        <w:t>JupyterLab</w:t>
      </w:r>
      <w:proofErr w:type="spellEnd"/>
      <w:r w:rsidR="00F659E1">
        <w:t xml:space="preserve"> instead would be easier. </w:t>
      </w:r>
    </w:p>
    <w:p w14:paraId="565F8839" w14:textId="60B8804C" w:rsidR="006B368C" w:rsidRDefault="006B368C" w:rsidP="00830046">
      <w:pPr>
        <w:rPr>
          <w:b/>
          <w:bCs/>
        </w:rPr>
      </w:pPr>
      <w:r w:rsidRPr="006B368C">
        <w:rPr>
          <w:b/>
          <w:bCs/>
        </w:rPr>
        <w:t xml:space="preserve">Installing </w:t>
      </w:r>
      <w:proofErr w:type="spellStart"/>
      <w:r w:rsidRPr="006B368C">
        <w:rPr>
          <w:b/>
          <w:bCs/>
        </w:rPr>
        <w:t>JupyterLab</w:t>
      </w:r>
      <w:proofErr w:type="spellEnd"/>
    </w:p>
    <w:p w14:paraId="39988356" w14:textId="0588D141" w:rsidR="00955A24" w:rsidRDefault="00955A24" w:rsidP="008E4C9F">
      <w:pPr>
        <w:pStyle w:val="ListParagraph"/>
        <w:numPr>
          <w:ilvl w:val="1"/>
          <w:numId w:val="6"/>
        </w:numPr>
      </w:pPr>
      <w:r>
        <w:t>Open WSL terminal and activate adcp37 environment</w:t>
      </w:r>
      <w:r w:rsidR="002B3AE4">
        <w:t xml:space="preserve"> then install JL</w:t>
      </w:r>
    </w:p>
    <w:p w14:paraId="7452AEAC" w14:textId="35B75C6C" w:rsidR="00955A24" w:rsidRPr="00955A24" w:rsidRDefault="00955A24" w:rsidP="00830046">
      <w:pPr>
        <w:rPr>
          <w:rFonts w:ascii="Courier New" w:hAnsi="Courier New" w:cs="Courier New"/>
        </w:rPr>
      </w:pPr>
      <w:r w:rsidRPr="00955A24">
        <w:rPr>
          <w:rFonts w:ascii="Courier New" w:hAnsi="Courier New" w:cs="Courier New"/>
        </w:rPr>
        <w:t>conda activate adcp37</w:t>
      </w:r>
    </w:p>
    <w:p w14:paraId="0631C638" w14:textId="5C55F91B" w:rsidR="00F659E1" w:rsidRPr="0060449F" w:rsidRDefault="0060449F" w:rsidP="00830046">
      <w:pPr>
        <w:rPr>
          <w:rFonts w:ascii="Courier New" w:hAnsi="Courier New" w:cs="Courier New"/>
        </w:rPr>
      </w:pPr>
      <w:r w:rsidRPr="0060449F">
        <w:rPr>
          <w:rFonts w:ascii="Courier New" w:hAnsi="Courier New" w:cs="Courier New"/>
        </w:rPr>
        <w:t xml:space="preserve">conda install </w:t>
      </w:r>
      <w:proofErr w:type="spellStart"/>
      <w:r w:rsidRPr="0060449F">
        <w:rPr>
          <w:rFonts w:ascii="Courier New" w:hAnsi="Courier New" w:cs="Courier New"/>
        </w:rPr>
        <w:t>jupyterlab</w:t>
      </w:r>
      <w:proofErr w:type="spellEnd"/>
    </w:p>
    <w:p w14:paraId="5AEB47C6" w14:textId="284FD3F5" w:rsidR="00830046" w:rsidRPr="00106242" w:rsidRDefault="008E4C9F" w:rsidP="008E4C9F">
      <w:pPr>
        <w:pStyle w:val="ListParagraph"/>
        <w:numPr>
          <w:ilvl w:val="1"/>
          <w:numId w:val="6"/>
        </w:numPr>
      </w:pPr>
      <w:r>
        <w:t xml:space="preserve">Launch JL </w:t>
      </w:r>
    </w:p>
    <w:p w14:paraId="39B6A9F3" w14:textId="799EE397" w:rsidR="00624FEF" w:rsidRDefault="0069287C" w:rsidP="00CF110F">
      <w:r>
        <w:t xml:space="preserve">Navigate to </w:t>
      </w:r>
      <w:r w:rsidR="008E4C9F">
        <w:t xml:space="preserve">the folder you want to work in </w:t>
      </w:r>
      <w:r w:rsidR="00735785">
        <w:t xml:space="preserve">(where the scripts are) </w:t>
      </w:r>
      <w:r>
        <w:t>(sets WD)</w:t>
      </w:r>
    </w:p>
    <w:p w14:paraId="78B65BC4" w14:textId="0D261165" w:rsidR="00735785" w:rsidRDefault="00695A53" w:rsidP="00CF110F">
      <w:r w:rsidRPr="00695A53">
        <w:t>(adcp37)</w:t>
      </w:r>
      <w:r>
        <w:t xml:space="preserve"> </w:t>
      </w:r>
      <w:r w:rsidRPr="00695A53">
        <w:t>ethan@bigtop:~/adcp/pycurrents_ADCP_processing/pycurrents_ADCP_processing$</w:t>
      </w:r>
    </w:p>
    <w:p w14:paraId="00505C84" w14:textId="625311B1" w:rsidR="0069287C" w:rsidRDefault="0069287C" w:rsidP="00CF110F">
      <w:pPr>
        <w:rPr>
          <w:rFonts w:ascii="Courier New" w:hAnsi="Courier New" w:cs="Courier New"/>
        </w:rPr>
      </w:pPr>
      <w:proofErr w:type="spellStart"/>
      <w:r w:rsidRPr="0069287C">
        <w:rPr>
          <w:rFonts w:ascii="Courier New" w:hAnsi="Courier New" w:cs="Courier New"/>
        </w:rPr>
        <w:t>jupyter</w:t>
      </w:r>
      <w:proofErr w:type="spellEnd"/>
      <w:r w:rsidRPr="0069287C">
        <w:rPr>
          <w:rFonts w:ascii="Courier New" w:hAnsi="Courier New" w:cs="Courier New"/>
        </w:rPr>
        <w:t xml:space="preserve"> lab --no-browser --port=8888</w:t>
      </w:r>
    </w:p>
    <w:p w14:paraId="5075D19D" w14:textId="5538215B" w:rsidR="00005FE4" w:rsidRDefault="00991B23" w:rsidP="00CF110F">
      <w:r>
        <w:t xml:space="preserve">I ran into this error: </w:t>
      </w:r>
    </w:p>
    <w:p w14:paraId="450E630E"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Traceback (most recent call last):</w:t>
      </w:r>
    </w:p>
    <w:p w14:paraId="53FAD9BD"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lastRenderedPageBreak/>
        <w:t xml:space="preserve">  File "/home/</w:t>
      </w:r>
      <w:proofErr w:type="spellStart"/>
      <w:r w:rsidRPr="00BB42BB">
        <w:rPr>
          <w:rFonts w:ascii="Courier New" w:hAnsi="Courier New" w:cs="Courier New"/>
        </w:rPr>
        <w:t>ethan</w:t>
      </w:r>
      <w:proofErr w:type="spellEnd"/>
      <w:r w:rsidRPr="00BB42BB">
        <w:rPr>
          <w:rFonts w:ascii="Courier New" w:hAnsi="Courier New" w:cs="Courier New"/>
        </w:rPr>
        <w:t>/miniconda3/</w:t>
      </w:r>
      <w:proofErr w:type="spellStart"/>
      <w:r w:rsidRPr="00BB42BB">
        <w:rPr>
          <w:rFonts w:ascii="Courier New" w:hAnsi="Courier New" w:cs="Courier New"/>
        </w:rPr>
        <w:t>envs</w:t>
      </w:r>
      <w:proofErr w:type="spellEnd"/>
      <w:r w:rsidRPr="00BB42BB">
        <w:rPr>
          <w:rFonts w:ascii="Courier New" w:hAnsi="Courier New" w:cs="Courier New"/>
        </w:rPr>
        <w:t>/adcp37/bin/</w:t>
      </w:r>
      <w:proofErr w:type="spellStart"/>
      <w:r w:rsidRPr="00BB42BB">
        <w:rPr>
          <w:rFonts w:ascii="Courier New" w:hAnsi="Courier New" w:cs="Courier New"/>
        </w:rPr>
        <w:t>jupyter</w:t>
      </w:r>
      <w:proofErr w:type="spellEnd"/>
      <w:r w:rsidRPr="00BB42BB">
        <w:rPr>
          <w:rFonts w:ascii="Courier New" w:hAnsi="Courier New" w:cs="Courier New"/>
        </w:rPr>
        <w:t>-lab", line 6, in &lt;module&gt;</w:t>
      </w:r>
    </w:p>
    <w:p w14:paraId="598016B4"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w:t>
      </w:r>
      <w:proofErr w:type="spellStart"/>
      <w:r w:rsidRPr="00BB42BB">
        <w:rPr>
          <w:rFonts w:ascii="Courier New" w:hAnsi="Courier New" w:cs="Courier New"/>
        </w:rPr>
        <w:t>jupyterlab.labapp</w:t>
      </w:r>
      <w:proofErr w:type="spellEnd"/>
      <w:r w:rsidRPr="00BB42BB">
        <w:rPr>
          <w:rFonts w:ascii="Courier New" w:hAnsi="Courier New" w:cs="Courier New"/>
        </w:rPr>
        <w:t xml:space="preserve"> import main</w:t>
      </w:r>
    </w:p>
    <w:p w14:paraId="21F3D893"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jupyterlab/__init__.py", line 7, in &lt;module&gt;</w:t>
      </w:r>
    </w:p>
    <w:p w14:paraId="22C8496F"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w:t>
      </w:r>
      <w:proofErr w:type="spellStart"/>
      <w:r w:rsidRPr="00BB42BB">
        <w:rPr>
          <w:rFonts w:ascii="Courier New" w:hAnsi="Courier New" w:cs="Courier New"/>
        </w:rPr>
        <w:t>handlers.announcements</w:t>
      </w:r>
      <w:proofErr w:type="spellEnd"/>
      <w:r w:rsidRPr="00BB42BB">
        <w:rPr>
          <w:rFonts w:ascii="Courier New" w:hAnsi="Courier New" w:cs="Courier New"/>
        </w:rPr>
        <w:t xml:space="preserve"> import (  # </w:t>
      </w:r>
      <w:proofErr w:type="spellStart"/>
      <w:r w:rsidRPr="00BB42BB">
        <w:rPr>
          <w:rFonts w:ascii="Courier New" w:hAnsi="Courier New" w:cs="Courier New"/>
        </w:rPr>
        <w:t>noqa</w:t>
      </w:r>
      <w:proofErr w:type="spellEnd"/>
    </w:p>
    <w:p w14:paraId="78B5EC7B"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jupyterlab/handlers/announcements.py", line 15, in &lt;module&gt;</w:t>
      </w:r>
    </w:p>
    <w:p w14:paraId="763E1D9F"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w:t>
      </w:r>
      <w:proofErr w:type="spellStart"/>
      <w:r w:rsidRPr="00BB42BB">
        <w:rPr>
          <w:rFonts w:ascii="Courier New" w:hAnsi="Courier New" w:cs="Courier New"/>
        </w:rPr>
        <w:t>jupyterlab_server.translation_utils</w:t>
      </w:r>
      <w:proofErr w:type="spellEnd"/>
      <w:r w:rsidRPr="00BB42BB">
        <w:rPr>
          <w:rFonts w:ascii="Courier New" w:hAnsi="Courier New" w:cs="Courier New"/>
        </w:rPr>
        <w:t xml:space="preserve"> import translator</w:t>
      </w:r>
    </w:p>
    <w:p w14:paraId="48034F2D"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jupyterlab_server/__init__.py", line 5, in &lt;module&gt;</w:t>
      </w:r>
    </w:p>
    <w:p w14:paraId="42015946"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app import </w:t>
      </w:r>
      <w:proofErr w:type="spellStart"/>
      <w:r w:rsidRPr="00BB42BB">
        <w:rPr>
          <w:rFonts w:ascii="Courier New" w:hAnsi="Courier New" w:cs="Courier New"/>
        </w:rPr>
        <w:t>LabServerApp</w:t>
      </w:r>
      <w:proofErr w:type="spellEnd"/>
    </w:p>
    <w:p w14:paraId="48CAA9CC"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jupyterlab_server/app.py", line 9, in &lt;module&gt;</w:t>
      </w:r>
    </w:p>
    <w:p w14:paraId="21E0C902"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w:t>
      </w:r>
      <w:proofErr w:type="spellStart"/>
      <w:r w:rsidRPr="00BB42BB">
        <w:rPr>
          <w:rFonts w:ascii="Courier New" w:hAnsi="Courier New" w:cs="Courier New"/>
        </w:rPr>
        <w:t>jupyter_server.extension.application</w:t>
      </w:r>
      <w:proofErr w:type="spellEnd"/>
      <w:r w:rsidRPr="00BB42BB">
        <w:rPr>
          <w:rFonts w:ascii="Courier New" w:hAnsi="Courier New" w:cs="Courier New"/>
        </w:rPr>
        <w:t xml:space="preserve"> import </w:t>
      </w:r>
      <w:proofErr w:type="spellStart"/>
      <w:r w:rsidRPr="00BB42BB">
        <w:rPr>
          <w:rFonts w:ascii="Courier New" w:hAnsi="Courier New" w:cs="Courier New"/>
        </w:rPr>
        <w:t>ExtensionApp</w:t>
      </w:r>
      <w:proofErr w:type="spellEnd"/>
      <w:r w:rsidRPr="00BB42BB">
        <w:rPr>
          <w:rFonts w:ascii="Courier New" w:hAnsi="Courier New" w:cs="Courier New"/>
        </w:rPr>
        <w:t xml:space="preserve">, </w:t>
      </w:r>
      <w:proofErr w:type="spellStart"/>
      <w:r w:rsidRPr="00BB42BB">
        <w:rPr>
          <w:rFonts w:ascii="Courier New" w:hAnsi="Courier New" w:cs="Courier New"/>
        </w:rPr>
        <w:t>ExtensionAppJinjaMixin</w:t>
      </w:r>
      <w:proofErr w:type="spellEnd"/>
    </w:p>
    <w:p w14:paraId="478C19A8"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jupyter_server/extension/application.py", line 12, in &lt;module&gt;</w:t>
      </w:r>
    </w:p>
    <w:p w14:paraId="64C12A41"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w:t>
      </w:r>
      <w:proofErr w:type="spellStart"/>
      <w:r w:rsidRPr="00BB42BB">
        <w:rPr>
          <w:rFonts w:ascii="Courier New" w:hAnsi="Courier New" w:cs="Courier New"/>
        </w:rPr>
        <w:t>jupyter_server.serverapp</w:t>
      </w:r>
      <w:proofErr w:type="spellEnd"/>
      <w:r w:rsidRPr="00BB42BB">
        <w:rPr>
          <w:rFonts w:ascii="Courier New" w:hAnsi="Courier New" w:cs="Courier New"/>
        </w:rPr>
        <w:t xml:space="preserve"> import </w:t>
      </w:r>
      <w:proofErr w:type="spellStart"/>
      <w:r w:rsidRPr="00BB42BB">
        <w:rPr>
          <w:rFonts w:ascii="Courier New" w:hAnsi="Courier New" w:cs="Courier New"/>
        </w:rPr>
        <w:t>ServerApp</w:t>
      </w:r>
      <w:proofErr w:type="spellEnd"/>
    </w:p>
    <w:p w14:paraId="617EF2DA"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jupyter_server/serverapp.py", line 64, in &lt;module&gt;</w:t>
      </w:r>
    </w:p>
    <w:p w14:paraId="5E377CF8"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w:t>
      </w:r>
      <w:proofErr w:type="spellStart"/>
      <w:r w:rsidRPr="00BB42BB">
        <w:rPr>
          <w:rFonts w:ascii="Courier New" w:hAnsi="Courier New" w:cs="Courier New"/>
        </w:rPr>
        <w:t>nbformat.sign</w:t>
      </w:r>
      <w:proofErr w:type="spellEnd"/>
      <w:r w:rsidRPr="00BB42BB">
        <w:rPr>
          <w:rFonts w:ascii="Courier New" w:hAnsi="Courier New" w:cs="Courier New"/>
        </w:rPr>
        <w:t xml:space="preserve"> import </w:t>
      </w:r>
      <w:proofErr w:type="spellStart"/>
      <w:r w:rsidRPr="00BB42BB">
        <w:rPr>
          <w:rFonts w:ascii="Courier New" w:hAnsi="Courier New" w:cs="Courier New"/>
        </w:rPr>
        <w:t>NotebookNotary</w:t>
      </w:r>
      <w:proofErr w:type="spellEnd"/>
    </w:p>
    <w:p w14:paraId="11C225E4"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nbformat/__init__.py", line 11, in &lt;module&gt;</w:t>
      </w:r>
    </w:p>
    <w:p w14:paraId="60344F9A"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 import v1, v2, v3, v4</w:t>
      </w:r>
    </w:p>
    <w:p w14:paraId="51DEB47D"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nbformat/v4/__init__.py", line 23, in &lt;module&gt;</w:t>
      </w:r>
    </w:p>
    <w:p w14:paraId="67BF0EAD"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convert import downgrade, upgrade</w:t>
      </w:r>
    </w:p>
    <w:p w14:paraId="27A2F8F0"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nbformat/v4/convert.py", line 11, in &lt;module&gt;</w:t>
      </w:r>
    </w:p>
    <w:p w14:paraId="3234CCDB"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w:t>
      </w:r>
      <w:proofErr w:type="spellStart"/>
      <w:r w:rsidRPr="00BB42BB">
        <w:rPr>
          <w:rFonts w:ascii="Courier New" w:hAnsi="Courier New" w:cs="Courier New"/>
        </w:rPr>
        <w:t>nbformat</w:t>
      </w:r>
      <w:proofErr w:type="spellEnd"/>
      <w:r w:rsidRPr="00BB42BB">
        <w:rPr>
          <w:rFonts w:ascii="Courier New" w:hAnsi="Courier New" w:cs="Courier New"/>
        </w:rPr>
        <w:t xml:space="preserve"> import v3, validator</w:t>
      </w:r>
    </w:p>
    <w:p w14:paraId="2EA3B3D8"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nbformat/validator.py", line 16, in &lt;module&gt;</w:t>
      </w:r>
    </w:p>
    <w:p w14:paraId="5937277B"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w:t>
      </w:r>
      <w:proofErr w:type="spellStart"/>
      <w:r w:rsidRPr="00BB42BB">
        <w:rPr>
          <w:rFonts w:ascii="Courier New" w:hAnsi="Courier New" w:cs="Courier New"/>
        </w:rPr>
        <w:t>json_compat</w:t>
      </w:r>
      <w:proofErr w:type="spellEnd"/>
      <w:r w:rsidRPr="00BB42BB">
        <w:rPr>
          <w:rFonts w:ascii="Courier New" w:hAnsi="Courier New" w:cs="Courier New"/>
        </w:rPr>
        <w:t xml:space="preserve"> import </w:t>
      </w:r>
      <w:proofErr w:type="spellStart"/>
      <w:r w:rsidRPr="00BB42BB">
        <w:rPr>
          <w:rFonts w:ascii="Courier New" w:hAnsi="Courier New" w:cs="Courier New"/>
        </w:rPr>
        <w:t>ValidationError</w:t>
      </w:r>
      <w:proofErr w:type="spellEnd"/>
      <w:r w:rsidRPr="00BB42BB">
        <w:rPr>
          <w:rFonts w:ascii="Courier New" w:hAnsi="Courier New" w:cs="Courier New"/>
        </w:rPr>
        <w:t>, _</w:t>
      </w:r>
      <w:proofErr w:type="spellStart"/>
      <w:r w:rsidRPr="00BB42BB">
        <w:rPr>
          <w:rFonts w:ascii="Courier New" w:hAnsi="Courier New" w:cs="Courier New"/>
        </w:rPr>
        <w:t>validator_for_name</w:t>
      </w:r>
      <w:proofErr w:type="spellEnd"/>
      <w:r w:rsidRPr="00BB42BB">
        <w:rPr>
          <w:rFonts w:ascii="Courier New" w:hAnsi="Courier New" w:cs="Courier New"/>
        </w:rPr>
        <w:t xml:space="preserve">, </w:t>
      </w:r>
      <w:proofErr w:type="spellStart"/>
      <w:r w:rsidRPr="00BB42BB">
        <w:rPr>
          <w:rFonts w:ascii="Courier New" w:hAnsi="Courier New" w:cs="Courier New"/>
        </w:rPr>
        <w:t>get_current_validator</w:t>
      </w:r>
      <w:proofErr w:type="spellEnd"/>
    </w:p>
    <w:p w14:paraId="33F2747F"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lastRenderedPageBreak/>
        <w:t xml:space="preserve">  File "/home/ethan/miniconda3/envs/adcp37/lib/python3.7/site-packages/nbformat/json_compat.py", line 11, in &lt;module&gt;</w:t>
      </w:r>
    </w:p>
    <w:p w14:paraId="776C0BAB"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import </w:t>
      </w:r>
      <w:proofErr w:type="spellStart"/>
      <w:r w:rsidRPr="00BB42BB">
        <w:rPr>
          <w:rFonts w:ascii="Courier New" w:hAnsi="Courier New" w:cs="Courier New"/>
        </w:rPr>
        <w:t>jsonschema</w:t>
      </w:r>
      <w:proofErr w:type="spellEnd"/>
    </w:p>
    <w:p w14:paraId="07088FAB"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jsonschema/__init__.py", line 13, in &lt;module&gt;</w:t>
      </w:r>
    </w:p>
    <w:p w14:paraId="6E7C4000"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w:t>
      </w:r>
      <w:proofErr w:type="spellStart"/>
      <w:r w:rsidRPr="00BB42BB">
        <w:rPr>
          <w:rFonts w:ascii="Courier New" w:hAnsi="Courier New" w:cs="Courier New"/>
        </w:rPr>
        <w:t>jsonschema</w:t>
      </w:r>
      <w:proofErr w:type="spellEnd"/>
      <w:r w:rsidRPr="00BB42BB">
        <w:rPr>
          <w:rFonts w:ascii="Courier New" w:hAnsi="Courier New" w:cs="Courier New"/>
        </w:rPr>
        <w:t xml:space="preserve">._format import </w:t>
      </w:r>
      <w:proofErr w:type="spellStart"/>
      <w:r w:rsidRPr="00BB42BB">
        <w:rPr>
          <w:rFonts w:ascii="Courier New" w:hAnsi="Courier New" w:cs="Courier New"/>
        </w:rPr>
        <w:t>FormatChecker</w:t>
      </w:r>
      <w:proofErr w:type="spellEnd"/>
    </w:p>
    <w:p w14:paraId="2FB038A3"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jsonschema/_format.py", line 411, in &lt;module&gt;</w:t>
      </w:r>
    </w:p>
    <w:p w14:paraId="167989C7"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w:t>
      </w:r>
      <w:proofErr w:type="spellStart"/>
      <w:r w:rsidRPr="00BB42BB">
        <w:rPr>
          <w:rFonts w:ascii="Courier New" w:hAnsi="Courier New" w:cs="Courier New"/>
        </w:rPr>
        <w:t>webcolors</w:t>
      </w:r>
      <w:proofErr w:type="spellEnd"/>
      <w:r w:rsidRPr="00BB42BB">
        <w:rPr>
          <w:rFonts w:ascii="Courier New" w:hAnsi="Courier New" w:cs="Courier New"/>
        </w:rPr>
        <w:t xml:space="preserve"> import CSS21_NAMES_TO_HEX</w:t>
      </w:r>
    </w:p>
    <w:p w14:paraId="4FA7527C"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webcolors/__init__.py", line 12, in &lt;module&gt;</w:t>
      </w:r>
    </w:p>
    <w:p w14:paraId="61144BEA"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rom ._conversion import (</w:t>
      </w:r>
    </w:p>
    <w:p w14:paraId="62B14D49"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File "/home/ethan/miniconda3/envs/adcp37/lib/python3.7/site-packages/webcolors/_conversion.py", line 49</w:t>
      </w:r>
    </w:p>
    <w:p w14:paraId="46EEDE55"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if </w:t>
      </w:r>
      <w:proofErr w:type="spellStart"/>
      <w:r w:rsidRPr="00BB42BB">
        <w:rPr>
          <w:rFonts w:ascii="Courier New" w:hAnsi="Courier New" w:cs="Courier New"/>
        </w:rPr>
        <w:t>hex_value</w:t>
      </w:r>
      <w:proofErr w:type="spellEnd"/>
      <w:r w:rsidRPr="00BB42BB">
        <w:rPr>
          <w:rFonts w:ascii="Courier New" w:hAnsi="Courier New" w:cs="Courier New"/>
        </w:rPr>
        <w:t xml:space="preserve"> := </w:t>
      </w:r>
      <w:proofErr w:type="spellStart"/>
      <w:r w:rsidRPr="00BB42BB">
        <w:rPr>
          <w:rFonts w:ascii="Courier New" w:hAnsi="Courier New" w:cs="Courier New"/>
        </w:rPr>
        <w:t>color_map.get</w:t>
      </w:r>
      <w:proofErr w:type="spellEnd"/>
      <w:r w:rsidRPr="00BB42BB">
        <w:rPr>
          <w:rFonts w:ascii="Courier New" w:hAnsi="Courier New" w:cs="Courier New"/>
        </w:rPr>
        <w:t>(</w:t>
      </w:r>
      <w:proofErr w:type="spellStart"/>
      <w:r w:rsidRPr="00BB42BB">
        <w:rPr>
          <w:rFonts w:ascii="Courier New" w:hAnsi="Courier New" w:cs="Courier New"/>
        </w:rPr>
        <w:t>name.lower</w:t>
      </w:r>
      <w:proofErr w:type="spellEnd"/>
      <w:r w:rsidRPr="00BB42BB">
        <w:rPr>
          <w:rFonts w:ascii="Courier New" w:hAnsi="Courier New" w:cs="Courier New"/>
        </w:rPr>
        <w:t>()):</w:t>
      </w:r>
    </w:p>
    <w:p w14:paraId="54D44389" w14:textId="77777777" w:rsidR="00BB42BB" w:rsidRPr="00BB42BB" w:rsidRDefault="00BB42BB" w:rsidP="00BB42BB">
      <w:pPr>
        <w:spacing w:line="240" w:lineRule="auto"/>
        <w:rPr>
          <w:rFonts w:ascii="Courier New" w:hAnsi="Courier New" w:cs="Courier New"/>
        </w:rPr>
      </w:pPr>
      <w:r w:rsidRPr="00BB42BB">
        <w:rPr>
          <w:rFonts w:ascii="Courier New" w:hAnsi="Courier New" w:cs="Courier New"/>
        </w:rPr>
        <w:t xml:space="preserve">                  ^</w:t>
      </w:r>
    </w:p>
    <w:p w14:paraId="5E3FF4B6" w14:textId="6E2FC4BF" w:rsidR="00991B23" w:rsidRPr="00BB42BB" w:rsidRDefault="00BB42BB" w:rsidP="00BB42BB">
      <w:pPr>
        <w:spacing w:line="240" w:lineRule="auto"/>
        <w:rPr>
          <w:rFonts w:ascii="Courier New" w:hAnsi="Courier New" w:cs="Courier New"/>
        </w:rPr>
      </w:pPr>
      <w:proofErr w:type="spellStart"/>
      <w:r w:rsidRPr="00BB42BB">
        <w:rPr>
          <w:rFonts w:ascii="Courier New" w:hAnsi="Courier New" w:cs="Courier New"/>
        </w:rPr>
        <w:t>SyntaxError</w:t>
      </w:r>
      <w:proofErr w:type="spellEnd"/>
      <w:r w:rsidRPr="00BB42BB">
        <w:rPr>
          <w:rFonts w:ascii="Courier New" w:hAnsi="Courier New" w:cs="Courier New"/>
        </w:rPr>
        <w:t>: invalid syntax</w:t>
      </w:r>
    </w:p>
    <w:p w14:paraId="0D615F88" w14:textId="26A4F58C" w:rsidR="00624FEF" w:rsidRDefault="007F2144" w:rsidP="00CF110F">
      <w:r>
        <w:t>The issue is that this:</w:t>
      </w:r>
    </w:p>
    <w:p w14:paraId="3DA28715" w14:textId="77777777" w:rsidR="007F2144" w:rsidRPr="007F2144" w:rsidRDefault="007F2144" w:rsidP="007F2144">
      <w:pPr>
        <w:rPr>
          <w:rFonts w:ascii="Courier New" w:hAnsi="Courier New" w:cs="Courier New"/>
        </w:rPr>
      </w:pPr>
      <w:proofErr w:type="spellStart"/>
      <w:r w:rsidRPr="007F2144">
        <w:rPr>
          <w:rFonts w:ascii="Courier New" w:hAnsi="Courier New" w:cs="Courier New"/>
        </w:rPr>
        <w:t>SyntaxError</w:t>
      </w:r>
      <w:proofErr w:type="spellEnd"/>
      <w:r w:rsidRPr="007F2144">
        <w:rPr>
          <w:rFonts w:ascii="Courier New" w:hAnsi="Courier New" w:cs="Courier New"/>
        </w:rPr>
        <w:t>: invalid syntax</w:t>
      </w:r>
    </w:p>
    <w:p w14:paraId="1F25036D" w14:textId="77777777" w:rsidR="007F2144" w:rsidRPr="007F2144" w:rsidRDefault="007F2144" w:rsidP="007F2144">
      <w:pPr>
        <w:rPr>
          <w:rFonts w:ascii="Courier New" w:hAnsi="Courier New" w:cs="Courier New"/>
        </w:rPr>
      </w:pPr>
      <w:r w:rsidRPr="007F2144">
        <w:rPr>
          <w:rFonts w:ascii="Courier New" w:hAnsi="Courier New" w:cs="Courier New"/>
        </w:rPr>
        <w:t xml:space="preserve">    if </w:t>
      </w:r>
      <w:proofErr w:type="spellStart"/>
      <w:r w:rsidRPr="007F2144">
        <w:rPr>
          <w:rFonts w:ascii="Courier New" w:hAnsi="Courier New" w:cs="Courier New"/>
        </w:rPr>
        <w:t>hex_value</w:t>
      </w:r>
      <w:proofErr w:type="spellEnd"/>
      <w:r w:rsidRPr="007F2144">
        <w:rPr>
          <w:rFonts w:ascii="Courier New" w:hAnsi="Courier New" w:cs="Courier New"/>
        </w:rPr>
        <w:t xml:space="preserve"> := </w:t>
      </w:r>
      <w:proofErr w:type="spellStart"/>
      <w:r w:rsidRPr="007F2144">
        <w:rPr>
          <w:rFonts w:ascii="Courier New" w:hAnsi="Courier New" w:cs="Courier New"/>
        </w:rPr>
        <w:t>color_map.get</w:t>
      </w:r>
      <w:proofErr w:type="spellEnd"/>
      <w:r w:rsidRPr="007F2144">
        <w:rPr>
          <w:rFonts w:ascii="Courier New" w:hAnsi="Courier New" w:cs="Courier New"/>
        </w:rPr>
        <w:t>(</w:t>
      </w:r>
      <w:proofErr w:type="spellStart"/>
      <w:r w:rsidRPr="007F2144">
        <w:rPr>
          <w:rFonts w:ascii="Courier New" w:hAnsi="Courier New" w:cs="Courier New"/>
        </w:rPr>
        <w:t>name.lower</w:t>
      </w:r>
      <w:proofErr w:type="spellEnd"/>
      <w:r w:rsidRPr="007F2144">
        <w:rPr>
          <w:rFonts w:ascii="Courier New" w:hAnsi="Courier New" w:cs="Courier New"/>
        </w:rPr>
        <w:t>()):</w:t>
      </w:r>
    </w:p>
    <w:p w14:paraId="653B4920" w14:textId="6A013B6C" w:rsidR="007F2144" w:rsidRPr="007F2144" w:rsidRDefault="007F2144" w:rsidP="007F2144">
      <w:pPr>
        <w:rPr>
          <w:rFonts w:ascii="Courier New" w:hAnsi="Courier New" w:cs="Courier New"/>
        </w:rPr>
      </w:pPr>
      <w:r w:rsidRPr="007F2144">
        <w:rPr>
          <w:rFonts w:ascii="Courier New" w:hAnsi="Courier New" w:cs="Courier New"/>
        </w:rPr>
        <w:t xml:space="preserve">                  ^</w:t>
      </w:r>
    </w:p>
    <w:p w14:paraId="1F9687D4" w14:textId="7448BEEE" w:rsidR="00EC0E42" w:rsidRPr="002C4160" w:rsidRDefault="007F2144" w:rsidP="002C4160">
      <w:r>
        <w:t>Uses the walrus operator :</w:t>
      </w:r>
      <w:r w:rsidR="00D170E7">
        <w:t xml:space="preserve">=, which was only introduced in Python 3.8. </w:t>
      </w:r>
      <w:r w:rsidR="00D20B1C" w:rsidRPr="00D20B1C">
        <w:t xml:space="preserve">The </w:t>
      </w:r>
      <w:proofErr w:type="spellStart"/>
      <w:r w:rsidR="00D20B1C" w:rsidRPr="00D20B1C">
        <w:t>webcolors</w:t>
      </w:r>
      <w:proofErr w:type="spellEnd"/>
      <w:r w:rsidR="00D20B1C" w:rsidRPr="00D20B1C">
        <w:t xml:space="preserve"> package (a dependency of </w:t>
      </w:r>
      <w:proofErr w:type="spellStart"/>
      <w:r w:rsidR="00D20B1C" w:rsidRPr="00D20B1C">
        <w:t>jsonschema</w:t>
      </w:r>
      <w:proofErr w:type="spellEnd"/>
      <w:r w:rsidR="00D20B1C" w:rsidRPr="00D20B1C">
        <w:t xml:space="preserve"> → </w:t>
      </w:r>
      <w:proofErr w:type="spellStart"/>
      <w:r w:rsidR="00D20B1C" w:rsidRPr="00D20B1C">
        <w:t>nbformat</w:t>
      </w:r>
      <w:proofErr w:type="spellEnd"/>
      <w:r w:rsidR="00D20B1C" w:rsidRPr="00D20B1C">
        <w:t xml:space="preserve"> → </w:t>
      </w:r>
      <w:proofErr w:type="spellStart"/>
      <w:r w:rsidR="00D20B1C" w:rsidRPr="00D20B1C">
        <w:t>JupyterLab</w:t>
      </w:r>
      <w:proofErr w:type="spellEnd"/>
      <w:r w:rsidR="00D20B1C" w:rsidRPr="00D20B1C">
        <w:t>) is using syntax not supported in Python 3.7.</w:t>
      </w:r>
    </w:p>
    <w:p w14:paraId="570747C5" w14:textId="7B4E577F" w:rsidR="00A50ACB" w:rsidRDefault="00A16327" w:rsidP="005F37C0">
      <w:r>
        <w:t xml:space="preserve">The best way to go forward is to </w:t>
      </w:r>
      <w:r w:rsidR="00C850CA">
        <w:t xml:space="preserve">uninstall JL and install an older version to avoid the walrus operator issue. </w:t>
      </w:r>
    </w:p>
    <w:p w14:paraId="670AE2E9" w14:textId="4B394A95" w:rsidR="00543BAE" w:rsidRPr="00543BAE" w:rsidRDefault="00C850CA" w:rsidP="005F37C0">
      <w:pPr>
        <w:rPr>
          <w:b/>
          <w:bCs/>
        </w:rPr>
      </w:pPr>
      <w:r w:rsidRPr="00543BAE">
        <w:rPr>
          <w:b/>
          <w:bCs/>
        </w:rPr>
        <w:t xml:space="preserve">Uninstall JL </w:t>
      </w:r>
      <w:r w:rsidR="00543BAE">
        <w:rPr>
          <w:b/>
          <w:bCs/>
        </w:rPr>
        <w:t>(in adcp37)</w:t>
      </w:r>
    </w:p>
    <w:p w14:paraId="6008BB3F" w14:textId="444C8BD9" w:rsidR="00D56DEC" w:rsidRDefault="00543BAE" w:rsidP="00D56DEC">
      <w:pPr>
        <w:rPr>
          <w:rFonts w:ascii="Courier New" w:hAnsi="Courier New" w:cs="Courier New"/>
        </w:rPr>
      </w:pPr>
      <w:r w:rsidRPr="00543BAE">
        <w:rPr>
          <w:rFonts w:ascii="Courier New" w:hAnsi="Courier New" w:cs="Courier New"/>
        </w:rPr>
        <w:t xml:space="preserve">pip uninstall </w:t>
      </w:r>
      <w:proofErr w:type="spellStart"/>
      <w:r w:rsidRPr="00543BAE">
        <w:rPr>
          <w:rFonts w:ascii="Courier New" w:hAnsi="Courier New" w:cs="Courier New"/>
        </w:rPr>
        <w:t>jupyterlab</w:t>
      </w:r>
      <w:proofErr w:type="spellEnd"/>
    </w:p>
    <w:p w14:paraId="772FE318" w14:textId="38F89B7B" w:rsidR="00231539" w:rsidRDefault="00231539" w:rsidP="00D56DEC">
      <w:pPr>
        <w:rPr>
          <w:b/>
          <w:bCs/>
        </w:rPr>
      </w:pPr>
      <w:r>
        <w:rPr>
          <w:b/>
          <w:bCs/>
        </w:rPr>
        <w:t xml:space="preserve">Install JL </w:t>
      </w:r>
      <w:r w:rsidRPr="00231539">
        <w:rPr>
          <w:b/>
          <w:bCs/>
        </w:rPr>
        <w:t>3.0.17</w:t>
      </w:r>
    </w:p>
    <w:p w14:paraId="045EA666" w14:textId="191A4A55" w:rsidR="00231539" w:rsidRDefault="001D71D4" w:rsidP="00D56DEC">
      <w:pPr>
        <w:rPr>
          <w:rFonts w:ascii="Courier New" w:hAnsi="Courier New" w:cs="Courier New"/>
        </w:rPr>
      </w:pPr>
      <w:r w:rsidRPr="001D71D4">
        <w:rPr>
          <w:rFonts w:ascii="Courier New" w:hAnsi="Courier New" w:cs="Courier New"/>
        </w:rPr>
        <w:t xml:space="preserve">pip install </w:t>
      </w:r>
      <w:proofErr w:type="spellStart"/>
      <w:r w:rsidRPr="001D71D4">
        <w:rPr>
          <w:rFonts w:ascii="Courier New" w:hAnsi="Courier New" w:cs="Courier New"/>
        </w:rPr>
        <w:t>jupyterlab</w:t>
      </w:r>
      <w:proofErr w:type="spellEnd"/>
      <w:r w:rsidRPr="001D71D4">
        <w:rPr>
          <w:rFonts w:ascii="Courier New" w:hAnsi="Courier New" w:cs="Courier New"/>
        </w:rPr>
        <w:t>==3.0.17</w:t>
      </w:r>
    </w:p>
    <w:p w14:paraId="0CA80ED1" w14:textId="2070ABF5" w:rsidR="00433DF5" w:rsidRDefault="00433DF5" w:rsidP="00D56DEC">
      <w:pPr>
        <w:rPr>
          <w:b/>
          <w:bCs/>
        </w:rPr>
      </w:pPr>
      <w:r>
        <w:rPr>
          <w:b/>
          <w:bCs/>
        </w:rPr>
        <w:t xml:space="preserve">Downgrade </w:t>
      </w:r>
      <w:proofErr w:type="spellStart"/>
      <w:r>
        <w:rPr>
          <w:b/>
          <w:bCs/>
        </w:rPr>
        <w:t>webcolors</w:t>
      </w:r>
      <w:proofErr w:type="spellEnd"/>
      <w:r>
        <w:rPr>
          <w:b/>
          <w:bCs/>
        </w:rPr>
        <w:t xml:space="preserve"> </w:t>
      </w:r>
    </w:p>
    <w:p w14:paraId="1194968B" w14:textId="5C732C02" w:rsidR="00433DF5" w:rsidRDefault="00433DF5" w:rsidP="00D56DEC">
      <w:pPr>
        <w:rPr>
          <w:rFonts w:ascii="Courier New" w:hAnsi="Courier New" w:cs="Courier New"/>
        </w:rPr>
      </w:pPr>
      <w:r w:rsidRPr="00433DF5">
        <w:rPr>
          <w:rFonts w:ascii="Courier New" w:hAnsi="Courier New" w:cs="Courier New"/>
        </w:rPr>
        <w:t xml:space="preserve">pip install </w:t>
      </w:r>
      <w:proofErr w:type="spellStart"/>
      <w:r w:rsidRPr="00433DF5">
        <w:rPr>
          <w:rFonts w:ascii="Courier New" w:hAnsi="Courier New" w:cs="Courier New"/>
        </w:rPr>
        <w:t>webcolors</w:t>
      </w:r>
      <w:proofErr w:type="spellEnd"/>
      <w:r w:rsidRPr="00433DF5">
        <w:rPr>
          <w:rFonts w:ascii="Courier New" w:hAnsi="Courier New" w:cs="Courier New"/>
        </w:rPr>
        <w:t>==1.11.1</w:t>
      </w:r>
    </w:p>
    <w:p w14:paraId="5116023A" w14:textId="01A61DE6" w:rsidR="00AA15D0" w:rsidRDefault="00F10B9D" w:rsidP="00D56DEC">
      <w:pPr>
        <w:rPr>
          <w:b/>
          <w:bCs/>
        </w:rPr>
      </w:pPr>
      <w:r>
        <w:rPr>
          <w:b/>
          <w:bCs/>
        </w:rPr>
        <w:t xml:space="preserve">Launch JL again </w:t>
      </w:r>
    </w:p>
    <w:p w14:paraId="77515449" w14:textId="77777777" w:rsidR="00F10B9D" w:rsidRDefault="00F10B9D" w:rsidP="00F10B9D">
      <w:pPr>
        <w:rPr>
          <w:rFonts w:ascii="Courier New" w:hAnsi="Courier New" w:cs="Courier New"/>
        </w:rPr>
      </w:pPr>
      <w:proofErr w:type="spellStart"/>
      <w:r w:rsidRPr="0069287C">
        <w:rPr>
          <w:rFonts w:ascii="Courier New" w:hAnsi="Courier New" w:cs="Courier New"/>
        </w:rPr>
        <w:lastRenderedPageBreak/>
        <w:t>jupyter</w:t>
      </w:r>
      <w:proofErr w:type="spellEnd"/>
      <w:r w:rsidRPr="0069287C">
        <w:rPr>
          <w:rFonts w:ascii="Courier New" w:hAnsi="Courier New" w:cs="Courier New"/>
        </w:rPr>
        <w:t xml:space="preserve"> lab --no-browser --port=8888</w:t>
      </w:r>
    </w:p>
    <w:p w14:paraId="4B110A79" w14:textId="707D5044" w:rsidR="00CC6C86" w:rsidRDefault="00CC6C86" w:rsidP="00D56DEC">
      <w:pPr>
        <w:rPr>
          <w:b/>
          <w:bCs/>
        </w:rPr>
      </w:pPr>
      <w:r>
        <w:rPr>
          <w:b/>
          <w:bCs/>
        </w:rPr>
        <w:t xml:space="preserve">If it works, ignore warnings and scroll down to the URL’s </w:t>
      </w:r>
    </w:p>
    <w:p w14:paraId="6575AC8C" w14:textId="6E392FCD" w:rsidR="00CC6C86" w:rsidRDefault="00CC6C86" w:rsidP="00D56DEC">
      <w:r>
        <w:t xml:space="preserve">Example: </w:t>
      </w:r>
      <w:hyperlink r:id="rId12" w:history="1">
        <w:r w:rsidR="00292D14" w:rsidRPr="00FA479A">
          <w:rPr>
            <w:rStyle w:val="Hyperlink"/>
          </w:rPr>
          <w:t>http://localhost:8888/login?next=%2Flab%3Ftoken%3Dc95e5f8b5167db1bc54b26b689ab3c77d857c8063a96b760</w:t>
        </w:r>
      </w:hyperlink>
    </w:p>
    <w:p w14:paraId="10B5D742" w14:textId="52EDC1BD" w:rsidR="00292D14" w:rsidRDefault="00292D14" w:rsidP="00D56DEC">
      <w:r>
        <w:t xml:space="preserve">Paste this in a browser or follow the link. You need to log in using the token provided in the </w:t>
      </w:r>
      <w:proofErr w:type="spellStart"/>
      <w:r>
        <w:t>url</w:t>
      </w:r>
      <w:proofErr w:type="spellEnd"/>
      <w:r>
        <w:t xml:space="preserve">. </w:t>
      </w:r>
    </w:p>
    <w:p w14:paraId="0B69A059" w14:textId="60029E74" w:rsidR="00292D14" w:rsidRDefault="002E4A1D" w:rsidP="00D56DEC">
      <w:r>
        <w:t xml:space="preserve">This is not </w:t>
      </w:r>
      <w:r w:rsidR="00052570">
        <w:t xml:space="preserve">working, and I might need to find a workaround. </w:t>
      </w:r>
    </w:p>
    <w:p w14:paraId="7FAFB718" w14:textId="38AA6A19" w:rsidR="00052570" w:rsidRDefault="00C0332A" w:rsidP="00D56DEC">
      <w:r>
        <w:t xml:space="preserve">Set a fixed token: </w:t>
      </w:r>
    </w:p>
    <w:p w14:paraId="4AA2E3BC" w14:textId="4A3518BA" w:rsidR="00C0332A" w:rsidRDefault="00C0332A" w:rsidP="00D56DEC">
      <w:pPr>
        <w:rPr>
          <w:rFonts w:ascii="Courier New" w:hAnsi="Courier New" w:cs="Courier New"/>
        </w:rPr>
      </w:pPr>
      <w:proofErr w:type="spellStart"/>
      <w:r w:rsidRPr="00C0332A">
        <w:rPr>
          <w:rFonts w:ascii="Courier New" w:hAnsi="Courier New" w:cs="Courier New"/>
        </w:rPr>
        <w:t>jupyter</w:t>
      </w:r>
      <w:proofErr w:type="spellEnd"/>
      <w:r w:rsidRPr="00C0332A">
        <w:rPr>
          <w:rFonts w:ascii="Courier New" w:hAnsi="Courier New" w:cs="Courier New"/>
        </w:rPr>
        <w:t xml:space="preserve"> lab --no-browser --port=8888 --</w:t>
      </w:r>
      <w:proofErr w:type="spellStart"/>
      <w:r w:rsidRPr="00C0332A">
        <w:rPr>
          <w:rFonts w:ascii="Courier New" w:hAnsi="Courier New" w:cs="Courier New"/>
        </w:rPr>
        <w:t>NotebookApp.token</w:t>
      </w:r>
      <w:proofErr w:type="spellEnd"/>
      <w:r w:rsidRPr="00C0332A">
        <w:rPr>
          <w:rFonts w:ascii="Courier New" w:hAnsi="Courier New" w:cs="Courier New"/>
        </w:rPr>
        <w:t>='myfixedtoken123'</w:t>
      </w:r>
    </w:p>
    <w:p w14:paraId="275572F1" w14:textId="259C1F5A" w:rsidR="00FD61CC" w:rsidRPr="00FD61CC" w:rsidRDefault="00FD61CC" w:rsidP="00D56DEC">
      <w:r w:rsidRPr="00FD61CC">
        <w:t xml:space="preserve">Not working </w:t>
      </w:r>
      <w:r>
        <w:t>at all</w:t>
      </w:r>
    </w:p>
    <w:p w14:paraId="3B6B91FF" w14:textId="24F00438" w:rsidR="00FD61CC" w:rsidRPr="00FD61CC" w:rsidRDefault="00FD61CC" w:rsidP="00D56DEC">
      <w:r w:rsidRPr="00FD61CC">
        <w:t>Alternative: Disable token and cookie authentication (not recommended for general use, only safe if on your local machine!)</w:t>
      </w:r>
    </w:p>
    <w:p w14:paraId="0F904FC1" w14:textId="7847FC48" w:rsidR="00F10B9D" w:rsidRPr="00E71733" w:rsidRDefault="00E71733" w:rsidP="00D56DEC">
      <w:pPr>
        <w:rPr>
          <w:rFonts w:ascii="Courier New" w:hAnsi="Courier New" w:cs="Courier New"/>
        </w:rPr>
      </w:pPr>
      <w:proofErr w:type="spellStart"/>
      <w:r w:rsidRPr="00E71733">
        <w:rPr>
          <w:rFonts w:ascii="Courier New" w:hAnsi="Courier New" w:cs="Courier New"/>
        </w:rPr>
        <w:t>jupyter</w:t>
      </w:r>
      <w:proofErr w:type="spellEnd"/>
      <w:r w:rsidRPr="00E71733">
        <w:rPr>
          <w:rFonts w:ascii="Courier New" w:hAnsi="Courier New" w:cs="Courier New"/>
        </w:rPr>
        <w:t xml:space="preserve"> lab --no-browser --port=8888 --</w:t>
      </w:r>
      <w:proofErr w:type="spellStart"/>
      <w:r w:rsidRPr="00E71733">
        <w:rPr>
          <w:rFonts w:ascii="Courier New" w:hAnsi="Courier New" w:cs="Courier New"/>
        </w:rPr>
        <w:t>NotebookApp.token</w:t>
      </w:r>
      <w:proofErr w:type="spellEnd"/>
      <w:r w:rsidRPr="00E71733">
        <w:rPr>
          <w:rFonts w:ascii="Courier New" w:hAnsi="Courier New" w:cs="Courier New"/>
        </w:rPr>
        <w:t>='' --</w:t>
      </w:r>
      <w:proofErr w:type="spellStart"/>
      <w:r w:rsidRPr="00E71733">
        <w:rPr>
          <w:rFonts w:ascii="Courier New" w:hAnsi="Courier New" w:cs="Courier New"/>
        </w:rPr>
        <w:t>NotebookApp.disable_check_xsrf</w:t>
      </w:r>
      <w:proofErr w:type="spellEnd"/>
      <w:r w:rsidRPr="00E71733">
        <w:rPr>
          <w:rFonts w:ascii="Courier New" w:hAnsi="Courier New" w:cs="Courier New"/>
        </w:rPr>
        <w:t>=True</w:t>
      </w:r>
    </w:p>
    <w:p w14:paraId="44261019" w14:textId="77777777" w:rsidR="001D71D4" w:rsidRDefault="001D71D4" w:rsidP="00D56DEC">
      <w:pPr>
        <w:rPr>
          <w:rFonts w:ascii="Courier New" w:hAnsi="Courier New" w:cs="Courier New"/>
        </w:rPr>
      </w:pPr>
    </w:p>
    <w:p w14:paraId="2C4DC92A" w14:textId="4B8C9672" w:rsidR="00884745" w:rsidRDefault="00884745" w:rsidP="00D56DEC">
      <w:r w:rsidRPr="00884745">
        <w:rPr>
          <w:b/>
          <w:bCs/>
        </w:rPr>
        <w:t xml:space="preserve">WORKING </w:t>
      </w:r>
      <w:r>
        <w:rPr>
          <w:b/>
          <w:bCs/>
        </w:rPr>
        <w:t xml:space="preserve"> - </w:t>
      </w:r>
      <w:r>
        <w:t xml:space="preserve">realised that I still had </w:t>
      </w:r>
      <w:r w:rsidR="00585711">
        <w:t xml:space="preserve">anaconda running on windows, where I had JL open earlier in the day. I restarted my pc (full shutdown) and went straight into the ubuntu terminal: </w:t>
      </w:r>
    </w:p>
    <w:p w14:paraId="6A542205" w14:textId="73FFDB06" w:rsidR="00585711" w:rsidRDefault="007C2C6C" w:rsidP="00D56DEC">
      <w:pPr>
        <w:rPr>
          <w:rFonts w:ascii="Courier New" w:hAnsi="Courier New" w:cs="Courier New"/>
        </w:rPr>
      </w:pPr>
      <w:r>
        <w:rPr>
          <w:rFonts w:ascii="Courier New" w:hAnsi="Courier New" w:cs="Courier New"/>
        </w:rPr>
        <w:t xml:space="preserve">conda activate adcp37 </w:t>
      </w:r>
    </w:p>
    <w:p w14:paraId="5983F8FD" w14:textId="73B66590" w:rsidR="007C2C6C" w:rsidRDefault="007C2C6C" w:rsidP="00D56DEC">
      <w:pPr>
        <w:rPr>
          <w:rFonts w:ascii="Courier New" w:hAnsi="Courier New" w:cs="Courier New"/>
        </w:rPr>
      </w:pPr>
      <w:r>
        <w:rPr>
          <w:rFonts w:ascii="Courier New" w:hAnsi="Courier New" w:cs="Courier New"/>
        </w:rPr>
        <w:t xml:space="preserve">cd </w:t>
      </w:r>
      <w:proofErr w:type="spellStart"/>
      <w:r>
        <w:rPr>
          <w:rFonts w:ascii="Courier New" w:hAnsi="Courier New" w:cs="Courier New"/>
        </w:rPr>
        <w:t>adcp</w:t>
      </w:r>
      <w:proofErr w:type="spellEnd"/>
      <w:r>
        <w:rPr>
          <w:rFonts w:ascii="Courier New" w:hAnsi="Courier New" w:cs="Courier New"/>
        </w:rPr>
        <w:t>/</w:t>
      </w:r>
      <w:proofErr w:type="spellStart"/>
      <w:r w:rsidR="004F6C26" w:rsidRPr="004F6C26">
        <w:rPr>
          <w:rFonts w:ascii="Courier New" w:hAnsi="Courier New" w:cs="Courier New"/>
        </w:rPr>
        <w:t>pycurrents_ADCP_processing</w:t>
      </w:r>
      <w:proofErr w:type="spellEnd"/>
      <w:r w:rsidR="004F6C26" w:rsidRPr="004F6C26">
        <w:rPr>
          <w:rFonts w:ascii="Courier New" w:hAnsi="Courier New" w:cs="Courier New"/>
        </w:rPr>
        <w:t>/</w:t>
      </w:r>
      <w:proofErr w:type="spellStart"/>
      <w:r w:rsidR="004F6C26" w:rsidRPr="004F6C26">
        <w:rPr>
          <w:rFonts w:ascii="Courier New" w:hAnsi="Courier New" w:cs="Courier New"/>
        </w:rPr>
        <w:t>pycurrents_ADCP_processing</w:t>
      </w:r>
      <w:proofErr w:type="spellEnd"/>
    </w:p>
    <w:p w14:paraId="74386440" w14:textId="08B0CFEC" w:rsidR="004F6C26" w:rsidRDefault="004F6C26" w:rsidP="00D56DEC">
      <w:pPr>
        <w:rPr>
          <w:rFonts w:ascii="Courier New" w:hAnsi="Courier New" w:cs="Courier New"/>
        </w:rPr>
      </w:pPr>
      <w:proofErr w:type="spellStart"/>
      <w:r w:rsidRPr="004F6C26">
        <w:rPr>
          <w:rFonts w:ascii="Courier New" w:hAnsi="Courier New" w:cs="Courier New"/>
        </w:rPr>
        <w:t>jupyter</w:t>
      </w:r>
      <w:proofErr w:type="spellEnd"/>
      <w:r w:rsidRPr="004F6C26">
        <w:rPr>
          <w:rFonts w:ascii="Courier New" w:hAnsi="Courier New" w:cs="Courier New"/>
        </w:rPr>
        <w:t xml:space="preserve"> lab --port 8888 --no-browser</w:t>
      </w:r>
    </w:p>
    <w:p w14:paraId="6B0159ED" w14:textId="7A68923F" w:rsidR="004F6C26" w:rsidRDefault="006774C7" w:rsidP="00D56DEC">
      <w:r>
        <w:t xml:space="preserve">Then select the URL that is second from last. It should open up in the browser that you have open and run as is. </w:t>
      </w:r>
    </w:p>
    <w:p w14:paraId="66FCB5E8" w14:textId="2B31F0AE" w:rsidR="008A3300" w:rsidRDefault="008A3300" w:rsidP="00D56DEC">
      <w:r>
        <w:t xml:space="preserve">I think there is a duplication error similar to the one I had way back in the windows installation. This makes the sample/example scripts </w:t>
      </w:r>
      <w:r w:rsidR="00DE3542">
        <w:t>do not work</w:t>
      </w:r>
      <w:r>
        <w:t xml:space="preserve"> because the file system is wonky. </w:t>
      </w:r>
    </w:p>
    <w:p w14:paraId="11AB478E" w14:textId="49AAEFFA" w:rsidR="00412BE8" w:rsidRDefault="00412BE8" w:rsidP="00D56DEC">
      <w:r>
        <w:t xml:space="preserve">This is an image of the file system structure: </w:t>
      </w:r>
    </w:p>
    <w:p w14:paraId="0399BA9E" w14:textId="77777777" w:rsidR="00412BE8" w:rsidRPr="00412BE8" w:rsidRDefault="00412BE8" w:rsidP="00412BE8">
      <w:pPr>
        <w:shd w:val="clear" w:color="auto" w:fill="E8E8E8" w:themeFill="background2"/>
        <w:spacing w:line="240" w:lineRule="auto"/>
        <w:rPr>
          <w:rFonts w:ascii="Courier New" w:hAnsi="Courier New" w:cs="Courier New"/>
        </w:rPr>
      </w:pPr>
      <w:r w:rsidRPr="00412BE8">
        <w:rPr>
          <w:rFonts w:ascii="Courier New" w:hAnsi="Courier New" w:cs="Courier New"/>
        </w:rPr>
        <w:t xml:space="preserve">(adcp37) </w:t>
      </w:r>
      <w:proofErr w:type="spellStart"/>
      <w:r w:rsidRPr="00412BE8">
        <w:rPr>
          <w:rFonts w:ascii="Courier New" w:hAnsi="Courier New" w:cs="Courier New"/>
        </w:rPr>
        <w:t>ethan@bigtop</w:t>
      </w:r>
      <w:proofErr w:type="spellEnd"/>
      <w:r w:rsidRPr="00412BE8">
        <w:rPr>
          <w:rFonts w:ascii="Courier New" w:hAnsi="Courier New" w:cs="Courier New"/>
        </w:rPr>
        <w:t>:~/</w:t>
      </w:r>
      <w:proofErr w:type="spellStart"/>
      <w:r w:rsidRPr="00412BE8">
        <w:rPr>
          <w:rFonts w:ascii="Courier New" w:hAnsi="Courier New" w:cs="Courier New"/>
        </w:rPr>
        <w:t>adcp</w:t>
      </w:r>
      <w:proofErr w:type="spellEnd"/>
      <w:r w:rsidRPr="00412BE8">
        <w:rPr>
          <w:rFonts w:ascii="Courier New" w:hAnsi="Courier New" w:cs="Courier New"/>
        </w:rPr>
        <w:t>/</w:t>
      </w:r>
      <w:proofErr w:type="spellStart"/>
      <w:r w:rsidRPr="00412BE8">
        <w:rPr>
          <w:rFonts w:ascii="Courier New" w:hAnsi="Courier New" w:cs="Courier New"/>
        </w:rPr>
        <w:t>pycurrents_ADCP_processing</w:t>
      </w:r>
      <w:proofErr w:type="spellEnd"/>
      <w:r w:rsidRPr="00412BE8">
        <w:rPr>
          <w:rFonts w:ascii="Courier New" w:hAnsi="Courier New" w:cs="Courier New"/>
        </w:rPr>
        <w:t>$ ls</w:t>
      </w:r>
    </w:p>
    <w:p w14:paraId="3B990442" w14:textId="77777777" w:rsidR="00412BE8" w:rsidRPr="00412BE8" w:rsidRDefault="00412BE8" w:rsidP="00412BE8">
      <w:pPr>
        <w:shd w:val="clear" w:color="auto" w:fill="E8E8E8" w:themeFill="background2"/>
        <w:spacing w:line="240" w:lineRule="auto"/>
        <w:rPr>
          <w:rFonts w:ascii="Courier New" w:hAnsi="Courier New" w:cs="Courier New"/>
        </w:rPr>
      </w:pPr>
      <w:r w:rsidRPr="00412BE8">
        <w:rPr>
          <w:rFonts w:ascii="Courier New" w:hAnsi="Courier New" w:cs="Courier New"/>
        </w:rPr>
        <w:t xml:space="preserve">LICENSE.txt  </w:t>
      </w:r>
      <w:proofErr w:type="spellStart"/>
      <w:r w:rsidRPr="00412BE8">
        <w:rPr>
          <w:rFonts w:ascii="Courier New" w:hAnsi="Courier New" w:cs="Courier New"/>
        </w:rPr>
        <w:t>dist</w:t>
      </w:r>
      <w:proofErr w:type="spellEnd"/>
      <w:r w:rsidRPr="00412BE8">
        <w:rPr>
          <w:rFonts w:ascii="Courier New" w:hAnsi="Courier New" w:cs="Courier New"/>
        </w:rPr>
        <w:t xml:space="preserve">                                 </w:t>
      </w:r>
      <w:proofErr w:type="spellStart"/>
      <w:r w:rsidRPr="00412BE8">
        <w:rPr>
          <w:rFonts w:ascii="Courier New" w:hAnsi="Courier New" w:cs="Courier New"/>
        </w:rPr>
        <w:t>sample_results</w:t>
      </w:r>
      <w:proofErr w:type="spellEnd"/>
    </w:p>
    <w:p w14:paraId="78452F0A" w14:textId="77777777" w:rsidR="00412BE8" w:rsidRPr="00412BE8" w:rsidRDefault="00412BE8" w:rsidP="00412BE8">
      <w:pPr>
        <w:shd w:val="clear" w:color="auto" w:fill="E8E8E8" w:themeFill="background2"/>
        <w:spacing w:line="240" w:lineRule="auto"/>
        <w:rPr>
          <w:rFonts w:ascii="Courier New" w:hAnsi="Courier New" w:cs="Courier New"/>
        </w:rPr>
      </w:pPr>
      <w:r w:rsidRPr="00412BE8">
        <w:rPr>
          <w:rFonts w:ascii="Courier New" w:hAnsi="Courier New" w:cs="Courier New"/>
        </w:rPr>
        <w:t xml:space="preserve">README.md    </w:t>
      </w:r>
      <w:proofErr w:type="spellStart"/>
      <w:r w:rsidRPr="00412BE8">
        <w:rPr>
          <w:rFonts w:ascii="Courier New" w:hAnsi="Courier New" w:cs="Courier New"/>
        </w:rPr>
        <w:t>pycurrents_ADCP_processing</w:t>
      </w:r>
      <w:proofErr w:type="spellEnd"/>
      <w:r w:rsidRPr="00412BE8">
        <w:rPr>
          <w:rFonts w:ascii="Courier New" w:hAnsi="Courier New" w:cs="Courier New"/>
        </w:rPr>
        <w:t xml:space="preserve">           setup.py</w:t>
      </w:r>
    </w:p>
    <w:p w14:paraId="112A9563" w14:textId="77777777" w:rsidR="00412BE8" w:rsidRPr="00412BE8" w:rsidRDefault="00412BE8" w:rsidP="00412BE8">
      <w:pPr>
        <w:shd w:val="clear" w:color="auto" w:fill="E8E8E8" w:themeFill="background2"/>
        <w:spacing w:line="240" w:lineRule="auto"/>
        <w:rPr>
          <w:rFonts w:ascii="Courier New" w:hAnsi="Courier New" w:cs="Courier New"/>
        </w:rPr>
      </w:pPr>
      <w:r w:rsidRPr="00412BE8">
        <w:rPr>
          <w:rFonts w:ascii="Courier New" w:hAnsi="Courier New" w:cs="Courier New"/>
        </w:rPr>
        <w:t xml:space="preserve">build        </w:t>
      </w:r>
      <w:proofErr w:type="spellStart"/>
      <w:r w:rsidRPr="00412BE8">
        <w:rPr>
          <w:rFonts w:ascii="Courier New" w:hAnsi="Courier New" w:cs="Courier New"/>
        </w:rPr>
        <w:t>pycurrents_ADCP_processing.egg</w:t>
      </w:r>
      <w:proofErr w:type="spellEnd"/>
      <w:r w:rsidRPr="00412BE8">
        <w:rPr>
          <w:rFonts w:ascii="Courier New" w:hAnsi="Courier New" w:cs="Courier New"/>
        </w:rPr>
        <w:t>-info  templates</w:t>
      </w:r>
    </w:p>
    <w:p w14:paraId="29B1A918" w14:textId="77777777" w:rsidR="00412BE8" w:rsidRPr="00412BE8" w:rsidRDefault="00412BE8" w:rsidP="00412BE8">
      <w:pPr>
        <w:shd w:val="clear" w:color="auto" w:fill="E8E8E8" w:themeFill="background2"/>
        <w:spacing w:line="240" w:lineRule="auto"/>
        <w:rPr>
          <w:rFonts w:ascii="Courier New" w:hAnsi="Courier New" w:cs="Courier New"/>
        </w:rPr>
      </w:pPr>
      <w:r w:rsidRPr="00412BE8">
        <w:rPr>
          <w:rFonts w:ascii="Courier New" w:hAnsi="Courier New" w:cs="Courier New"/>
        </w:rPr>
        <w:lastRenderedPageBreak/>
        <w:t xml:space="preserve">deprecated   </w:t>
      </w:r>
      <w:proofErr w:type="spellStart"/>
      <w:r w:rsidRPr="00412BE8">
        <w:rPr>
          <w:rFonts w:ascii="Courier New" w:hAnsi="Courier New" w:cs="Courier New"/>
        </w:rPr>
        <w:t>sample_data</w:t>
      </w:r>
      <w:proofErr w:type="spellEnd"/>
    </w:p>
    <w:p w14:paraId="1FB0C50E" w14:textId="77777777" w:rsidR="00412BE8" w:rsidRPr="00412BE8" w:rsidRDefault="00412BE8" w:rsidP="00412BE8">
      <w:pPr>
        <w:shd w:val="clear" w:color="auto" w:fill="E8E8E8" w:themeFill="background2"/>
        <w:spacing w:line="240" w:lineRule="auto"/>
        <w:rPr>
          <w:rFonts w:ascii="Courier New" w:hAnsi="Courier New" w:cs="Courier New"/>
        </w:rPr>
      </w:pPr>
      <w:r w:rsidRPr="00412BE8">
        <w:rPr>
          <w:rFonts w:ascii="Courier New" w:hAnsi="Courier New" w:cs="Courier New"/>
        </w:rPr>
        <w:t xml:space="preserve">(adcp37) </w:t>
      </w:r>
      <w:proofErr w:type="spellStart"/>
      <w:r w:rsidRPr="00412BE8">
        <w:rPr>
          <w:rFonts w:ascii="Courier New" w:hAnsi="Courier New" w:cs="Courier New"/>
        </w:rPr>
        <w:t>ethan@bigtop</w:t>
      </w:r>
      <w:proofErr w:type="spellEnd"/>
      <w:r w:rsidRPr="00412BE8">
        <w:rPr>
          <w:rFonts w:ascii="Courier New" w:hAnsi="Courier New" w:cs="Courier New"/>
        </w:rPr>
        <w:t>:~/</w:t>
      </w:r>
      <w:proofErr w:type="spellStart"/>
      <w:r w:rsidRPr="00412BE8">
        <w:rPr>
          <w:rFonts w:ascii="Courier New" w:hAnsi="Courier New" w:cs="Courier New"/>
        </w:rPr>
        <w:t>adcp</w:t>
      </w:r>
      <w:proofErr w:type="spellEnd"/>
      <w:r w:rsidRPr="00412BE8">
        <w:rPr>
          <w:rFonts w:ascii="Courier New" w:hAnsi="Courier New" w:cs="Courier New"/>
        </w:rPr>
        <w:t>/</w:t>
      </w:r>
      <w:proofErr w:type="spellStart"/>
      <w:r w:rsidRPr="00412BE8">
        <w:rPr>
          <w:rFonts w:ascii="Courier New" w:hAnsi="Courier New" w:cs="Courier New"/>
        </w:rPr>
        <w:t>pycurrents_ADCP_processing</w:t>
      </w:r>
      <w:proofErr w:type="spellEnd"/>
      <w:r w:rsidRPr="00412BE8">
        <w:rPr>
          <w:rFonts w:ascii="Courier New" w:hAnsi="Courier New" w:cs="Courier New"/>
        </w:rPr>
        <w:t xml:space="preserve">$ cd </w:t>
      </w:r>
      <w:proofErr w:type="spellStart"/>
      <w:r w:rsidRPr="00412BE8">
        <w:rPr>
          <w:rFonts w:ascii="Courier New" w:hAnsi="Courier New" w:cs="Courier New"/>
        </w:rPr>
        <w:t>pycurrents_ADCP_processing</w:t>
      </w:r>
      <w:proofErr w:type="spellEnd"/>
    </w:p>
    <w:p w14:paraId="5B845A90" w14:textId="77777777" w:rsidR="00412BE8" w:rsidRPr="00412BE8" w:rsidRDefault="00412BE8" w:rsidP="00412BE8">
      <w:pPr>
        <w:shd w:val="clear" w:color="auto" w:fill="E8E8E8" w:themeFill="background2"/>
        <w:spacing w:line="240" w:lineRule="auto"/>
        <w:rPr>
          <w:rFonts w:ascii="Courier New" w:hAnsi="Courier New" w:cs="Courier New"/>
        </w:rPr>
      </w:pPr>
      <w:r w:rsidRPr="00412BE8">
        <w:rPr>
          <w:rFonts w:ascii="Courier New" w:hAnsi="Courier New" w:cs="Courier New"/>
        </w:rPr>
        <w:t>(adcp37) ethan@bigtop:~/adcp/pycurrents_ADCP_processing/pycurrents_ADCP_processing$ ls</w:t>
      </w:r>
    </w:p>
    <w:p w14:paraId="7F933427" w14:textId="77777777" w:rsidR="00412BE8" w:rsidRPr="00412BE8" w:rsidRDefault="00412BE8" w:rsidP="00412BE8">
      <w:pPr>
        <w:shd w:val="clear" w:color="auto" w:fill="E8E8E8" w:themeFill="background2"/>
        <w:spacing w:line="240" w:lineRule="auto"/>
        <w:rPr>
          <w:rFonts w:ascii="Courier New" w:hAnsi="Courier New" w:cs="Courier New"/>
        </w:rPr>
      </w:pPr>
      <w:r w:rsidRPr="00412BE8">
        <w:rPr>
          <w:rFonts w:ascii="Courier New" w:hAnsi="Courier New" w:cs="Courier New"/>
        </w:rPr>
        <w:t xml:space="preserve">ADCP_IOS_Header_file.py    create_nc.py                     </w:t>
      </w:r>
      <w:proofErr w:type="spellStart"/>
      <w:r w:rsidRPr="00412BE8">
        <w:rPr>
          <w:rFonts w:ascii="Courier New" w:hAnsi="Courier New" w:cs="Courier New"/>
        </w:rPr>
        <w:t>ios_polygons.geojson</w:t>
      </w:r>
      <w:proofErr w:type="spellEnd"/>
    </w:p>
    <w:p w14:paraId="4D44C74F" w14:textId="77777777" w:rsidR="00412BE8" w:rsidRPr="00412BE8" w:rsidRDefault="00412BE8" w:rsidP="00412BE8">
      <w:pPr>
        <w:shd w:val="clear" w:color="auto" w:fill="E8E8E8" w:themeFill="background2"/>
        <w:spacing w:line="240" w:lineRule="auto"/>
        <w:rPr>
          <w:rFonts w:ascii="Courier New" w:hAnsi="Courier New" w:cs="Courier New"/>
        </w:rPr>
      </w:pPr>
      <w:r w:rsidRPr="00412BE8">
        <w:rPr>
          <w:rFonts w:ascii="Courier New" w:hAnsi="Courier New" w:cs="Courier New"/>
        </w:rPr>
        <w:t>ADCP_processing_L0_L1.py   create_nc_l2.py                  plot_westcoast_nc_LX.py</w:t>
      </w:r>
    </w:p>
    <w:p w14:paraId="629F0760" w14:textId="77777777" w:rsidR="00412BE8" w:rsidRPr="00412BE8" w:rsidRDefault="00412BE8" w:rsidP="00412BE8">
      <w:pPr>
        <w:shd w:val="clear" w:color="auto" w:fill="E8E8E8" w:themeFill="background2"/>
        <w:spacing w:line="240" w:lineRule="auto"/>
        <w:rPr>
          <w:rFonts w:ascii="Courier New" w:hAnsi="Courier New" w:cs="Courier New"/>
        </w:rPr>
      </w:pPr>
      <w:r w:rsidRPr="00412BE8">
        <w:rPr>
          <w:rFonts w:ascii="Courier New" w:hAnsi="Courier New" w:cs="Courier New"/>
        </w:rPr>
        <w:t>ADCP_processing_L2.py      example_plot_westcoast.py        utils.py</w:t>
      </w:r>
    </w:p>
    <w:p w14:paraId="09EADA60" w14:textId="77777777" w:rsidR="00412BE8" w:rsidRPr="00412BE8" w:rsidRDefault="00412BE8" w:rsidP="00412BE8">
      <w:pPr>
        <w:shd w:val="clear" w:color="auto" w:fill="E8E8E8" w:themeFill="background2"/>
        <w:spacing w:line="240" w:lineRule="auto"/>
        <w:rPr>
          <w:rFonts w:ascii="Courier New" w:hAnsi="Courier New" w:cs="Courier New"/>
        </w:rPr>
      </w:pPr>
      <w:r w:rsidRPr="00412BE8">
        <w:rPr>
          <w:rFonts w:ascii="Courier New" w:hAnsi="Courier New" w:cs="Courier New"/>
        </w:rPr>
        <w:t>__init__.py                generate_time_range.py</w:t>
      </w:r>
    </w:p>
    <w:p w14:paraId="11C848F4" w14:textId="77777777" w:rsidR="00412BE8" w:rsidRPr="00412BE8" w:rsidRDefault="00412BE8" w:rsidP="00412BE8">
      <w:pPr>
        <w:shd w:val="clear" w:color="auto" w:fill="E8E8E8" w:themeFill="background2"/>
        <w:spacing w:line="240" w:lineRule="auto"/>
        <w:rPr>
          <w:rFonts w:ascii="Courier New" w:hAnsi="Courier New" w:cs="Courier New"/>
        </w:rPr>
      </w:pPr>
      <w:proofErr w:type="spellStart"/>
      <w:r w:rsidRPr="00412BE8">
        <w:rPr>
          <w:rFonts w:ascii="Courier New" w:hAnsi="Courier New" w:cs="Courier New"/>
        </w:rPr>
        <w:t>adcp_var_string_attrs.yml</w:t>
      </w:r>
      <w:proofErr w:type="spellEnd"/>
      <w:r w:rsidRPr="00412BE8">
        <w:rPr>
          <w:rFonts w:ascii="Courier New" w:hAnsi="Courier New" w:cs="Courier New"/>
        </w:rPr>
        <w:t xml:space="preserve">  </w:t>
      </w:r>
      <w:proofErr w:type="spellStart"/>
      <w:r w:rsidRPr="00412BE8">
        <w:rPr>
          <w:rFonts w:ascii="Courier New" w:hAnsi="Courier New" w:cs="Courier New"/>
        </w:rPr>
        <w:t>igrf_avg_magnetic_declination.R</w:t>
      </w:r>
      <w:proofErr w:type="spellEnd"/>
    </w:p>
    <w:p w14:paraId="4F26B9DE" w14:textId="4BA37555" w:rsidR="00412BE8" w:rsidRDefault="00412BE8" w:rsidP="00412BE8">
      <w:pPr>
        <w:shd w:val="clear" w:color="auto" w:fill="E8E8E8" w:themeFill="background2"/>
        <w:spacing w:line="240" w:lineRule="auto"/>
      </w:pPr>
      <w:r w:rsidRPr="00412BE8">
        <w:rPr>
          <w:rFonts w:ascii="Courier New" w:hAnsi="Courier New" w:cs="Courier New"/>
        </w:rPr>
        <w:t>(adcp37) ethan@bigtop:~/adcp/pycurrents_ADCP_processing/pycurrents_ADCP_processing$</w:t>
      </w:r>
    </w:p>
    <w:p w14:paraId="269D2278" w14:textId="7D49069E" w:rsidR="00DE3542" w:rsidRPr="006774C7" w:rsidRDefault="00DE3542" w:rsidP="00D56DEC">
      <w:hyperlink r:id="rId13" w:history="1">
        <w:r w:rsidRPr="00DE3542">
          <w:rPr>
            <w:rStyle w:val="Hyperlink"/>
          </w:rPr>
          <w:t xml:space="preserve">How to run Python scripts </w:t>
        </w:r>
        <w:r w:rsidRPr="00DE3542">
          <w:rPr>
            <w:rStyle w:val="Hyperlink"/>
          </w:rPr>
          <w:t>i</w:t>
        </w:r>
        <w:r w:rsidRPr="00DE3542">
          <w:rPr>
            <w:rStyle w:val="Hyperlink"/>
          </w:rPr>
          <w:t xml:space="preserve">n </w:t>
        </w:r>
        <w:proofErr w:type="spellStart"/>
        <w:r w:rsidRPr="00DE3542">
          <w:rPr>
            <w:rStyle w:val="Hyperlink"/>
          </w:rPr>
          <w:t>JupyterLab</w:t>
        </w:r>
        <w:proofErr w:type="spellEnd"/>
      </w:hyperlink>
    </w:p>
    <w:p w14:paraId="6F9C6B75" w14:textId="248E8A3C" w:rsidR="00924C63" w:rsidRPr="00924C63" w:rsidRDefault="00924C63" w:rsidP="00924C63">
      <w:pPr>
        <w:rPr>
          <w:b/>
          <w:bCs/>
        </w:rPr>
      </w:pPr>
      <w:r>
        <w:t xml:space="preserve">Usage from the author: </w:t>
      </w:r>
    </w:p>
    <w:p w14:paraId="6D11AD63" w14:textId="42DAA7E7" w:rsidR="00585711" w:rsidRDefault="00AE1128" w:rsidP="00D56DEC">
      <w:r w:rsidRPr="00AE1128">
        <w:t>Sample usage of ADCP_processing_L1.py, ADCP_processing_L0.py, add_var2nc.py and ADCP_IOS_Header_file.py is laid out in create_nc.py. An example of how to create uniform time data (for replacing invalid time data in a raw ADCP file) can be found in generate_time_range.py. Sample usage of the plotting functions in plot_westcoast_nc_LX.py is given in the file example_plot_westcoast.py.</w:t>
      </w:r>
    </w:p>
    <w:p w14:paraId="21C2483E" w14:textId="069F72F1" w:rsidR="00D56DEC" w:rsidRDefault="00265EA8" w:rsidP="00D56DEC">
      <w:r>
        <w:t>Open create_nc.py in JL</w:t>
      </w:r>
      <w:r w:rsidR="00A41BDE">
        <w:t xml:space="preserve">. Navigate to the blue plus </w:t>
      </w:r>
      <w:r w:rsidR="00676B62">
        <w:t>on the top left (below File and Edit), then under other: start a new terminal session. This should open your terminal</w:t>
      </w:r>
      <w:r w:rsidR="00F66D09">
        <w:t xml:space="preserve"> in the  working directory. Make sure that the adcp</w:t>
      </w:r>
      <w:r w:rsidR="00F1409B">
        <w:t xml:space="preserve">37 environment is active. </w:t>
      </w:r>
      <w:r w:rsidR="005A74C6">
        <w:t xml:space="preserve">Enter </w:t>
      </w:r>
      <w:r w:rsidR="00F029D9" w:rsidRPr="007C1368">
        <w:rPr>
          <w:rFonts w:ascii="Courier New" w:hAnsi="Courier New" w:cs="Courier New"/>
        </w:rPr>
        <w:t xml:space="preserve">python </w:t>
      </w:r>
      <w:r w:rsidR="007C1368" w:rsidRPr="007C1368">
        <w:rPr>
          <w:rFonts w:ascii="Courier New" w:hAnsi="Courier New" w:cs="Courier New"/>
        </w:rPr>
        <w:t>create_nc.py</w:t>
      </w:r>
      <w:r w:rsidR="007C1368">
        <w:rPr>
          <w:rFonts w:ascii="Courier New" w:hAnsi="Courier New" w:cs="Courier New"/>
        </w:rPr>
        <w:t xml:space="preserve"> </w:t>
      </w:r>
      <w:r w:rsidR="007C1368">
        <w:t xml:space="preserve">in the terminal to run the script. </w:t>
      </w:r>
    </w:p>
    <w:p w14:paraId="03FD934D" w14:textId="77777777" w:rsidR="00450F9B" w:rsidRPr="00450F9B" w:rsidRDefault="00450F9B" w:rsidP="00450F9B">
      <w:pPr>
        <w:spacing w:line="240" w:lineRule="auto"/>
        <w:rPr>
          <w:rFonts w:ascii="Courier New" w:hAnsi="Courier New" w:cs="Courier New"/>
        </w:rPr>
      </w:pPr>
      <w:r>
        <w:t>This is the error I run into:</w:t>
      </w:r>
      <w:r>
        <w:br/>
      </w:r>
      <w:r>
        <w:br/>
      </w:r>
      <w:r w:rsidRPr="00450F9B">
        <w:rPr>
          <w:rFonts w:ascii="Courier New" w:hAnsi="Courier New" w:cs="Courier New"/>
        </w:rPr>
        <w:t>(base) ethan@bigtop:~/adcp/pycurrents_ADCP_processing/pycurrents_ADCP_processing$ conda activate adcp37</w:t>
      </w:r>
    </w:p>
    <w:p w14:paraId="3208A31A" w14:textId="77777777" w:rsidR="00450F9B" w:rsidRPr="00450F9B" w:rsidRDefault="00450F9B" w:rsidP="00450F9B">
      <w:pPr>
        <w:spacing w:line="240" w:lineRule="auto"/>
        <w:rPr>
          <w:rFonts w:ascii="Courier New" w:hAnsi="Courier New" w:cs="Courier New"/>
        </w:rPr>
      </w:pPr>
      <w:r w:rsidRPr="00450F9B">
        <w:rPr>
          <w:rFonts w:ascii="Courier New" w:hAnsi="Courier New" w:cs="Courier New"/>
        </w:rPr>
        <w:t>(adcp37) ethan@bigtop:~/adcp/pycurrents_ADCP_processing/pycurrents_ADCP_processing$ python create_nc.py</w:t>
      </w:r>
    </w:p>
    <w:p w14:paraId="1065E3C8" w14:textId="77777777" w:rsidR="00450F9B" w:rsidRPr="00450F9B" w:rsidRDefault="00450F9B" w:rsidP="00450F9B">
      <w:pPr>
        <w:spacing w:line="240" w:lineRule="auto"/>
        <w:rPr>
          <w:rFonts w:ascii="Courier New" w:hAnsi="Courier New" w:cs="Courier New"/>
        </w:rPr>
      </w:pPr>
      <w:r w:rsidRPr="00450F9B">
        <w:rPr>
          <w:rFonts w:ascii="Courier New" w:hAnsi="Courier New" w:cs="Courier New"/>
        </w:rPr>
        <w:t>Traceback (most recent call last):</w:t>
      </w:r>
    </w:p>
    <w:p w14:paraId="2FE02023" w14:textId="77777777" w:rsidR="00450F9B" w:rsidRPr="00450F9B" w:rsidRDefault="00450F9B" w:rsidP="00450F9B">
      <w:pPr>
        <w:spacing w:line="240" w:lineRule="auto"/>
        <w:rPr>
          <w:rFonts w:ascii="Courier New" w:hAnsi="Courier New" w:cs="Courier New"/>
        </w:rPr>
      </w:pPr>
      <w:r w:rsidRPr="00450F9B">
        <w:rPr>
          <w:rFonts w:ascii="Courier New" w:hAnsi="Courier New" w:cs="Courier New"/>
        </w:rPr>
        <w:t xml:space="preserve">  File "create_nc.py", line 24, in &lt;module&gt;</w:t>
      </w:r>
    </w:p>
    <w:p w14:paraId="443DA632" w14:textId="77777777" w:rsidR="00450F9B" w:rsidRPr="00450F9B" w:rsidRDefault="00450F9B" w:rsidP="00450F9B">
      <w:pPr>
        <w:spacing w:line="240" w:lineRule="auto"/>
        <w:rPr>
          <w:rFonts w:ascii="Courier New" w:hAnsi="Courier New" w:cs="Courier New"/>
        </w:rPr>
      </w:pPr>
      <w:r w:rsidRPr="00450F9B">
        <w:rPr>
          <w:rFonts w:ascii="Courier New" w:hAnsi="Courier New" w:cs="Courier New"/>
        </w:rPr>
        <w:lastRenderedPageBreak/>
        <w:t xml:space="preserve">    ncnames_L0 = ADCP_processing_L0_L1.nc_create_L0_L1(</w:t>
      </w:r>
      <w:proofErr w:type="spellStart"/>
      <w:r w:rsidRPr="00450F9B">
        <w:rPr>
          <w:rFonts w:ascii="Courier New" w:hAnsi="Courier New" w:cs="Courier New"/>
        </w:rPr>
        <w:t>in_file</w:t>
      </w:r>
      <w:proofErr w:type="spellEnd"/>
      <w:r w:rsidRPr="00450F9B">
        <w:rPr>
          <w:rFonts w:ascii="Courier New" w:hAnsi="Courier New" w:cs="Courier New"/>
        </w:rPr>
        <w:t xml:space="preserve">=f, </w:t>
      </w:r>
      <w:proofErr w:type="spellStart"/>
      <w:r w:rsidRPr="00450F9B">
        <w:rPr>
          <w:rFonts w:ascii="Courier New" w:hAnsi="Courier New" w:cs="Courier New"/>
        </w:rPr>
        <w:t>file_meta</w:t>
      </w:r>
      <w:proofErr w:type="spellEnd"/>
      <w:r w:rsidRPr="00450F9B">
        <w:rPr>
          <w:rFonts w:ascii="Courier New" w:hAnsi="Courier New" w:cs="Courier New"/>
        </w:rPr>
        <w:t xml:space="preserve">=meta, </w:t>
      </w:r>
      <w:proofErr w:type="spellStart"/>
      <w:r w:rsidRPr="00450F9B">
        <w:rPr>
          <w:rFonts w:ascii="Courier New" w:hAnsi="Courier New" w:cs="Courier New"/>
        </w:rPr>
        <w:t>dest_dir</w:t>
      </w:r>
      <w:proofErr w:type="spellEnd"/>
      <w:r w:rsidRPr="00450F9B">
        <w:rPr>
          <w:rFonts w:ascii="Courier New" w:hAnsi="Courier New" w:cs="Courier New"/>
        </w:rPr>
        <w:t>=</w:t>
      </w:r>
      <w:proofErr w:type="spellStart"/>
      <w:r w:rsidRPr="00450F9B">
        <w:rPr>
          <w:rFonts w:ascii="Courier New" w:hAnsi="Courier New" w:cs="Courier New"/>
        </w:rPr>
        <w:t>dest_dir</w:t>
      </w:r>
      <w:proofErr w:type="spellEnd"/>
      <w:r w:rsidRPr="00450F9B">
        <w:rPr>
          <w:rFonts w:ascii="Courier New" w:hAnsi="Courier New" w:cs="Courier New"/>
        </w:rPr>
        <w:t>, level=0)</w:t>
      </w:r>
    </w:p>
    <w:p w14:paraId="0C1DB0F2" w14:textId="77777777" w:rsidR="00450F9B" w:rsidRPr="00450F9B" w:rsidRDefault="00450F9B" w:rsidP="00450F9B">
      <w:pPr>
        <w:spacing w:line="240" w:lineRule="auto"/>
        <w:rPr>
          <w:rFonts w:ascii="Courier New" w:hAnsi="Courier New" w:cs="Courier New"/>
        </w:rPr>
      </w:pPr>
      <w:r w:rsidRPr="00450F9B">
        <w:rPr>
          <w:rFonts w:ascii="Courier New" w:hAnsi="Courier New" w:cs="Courier New"/>
        </w:rPr>
        <w:t xml:space="preserve">  File "/home/ethan/miniconda3/envs/adcp37/lib/python3.7/site-packages/pycurrents_ADCP_processing-1.0.1-py3.7.egg/pycurrents_ADCP_processing/ADCP_processing_L0_L1.py", line 1022, in nc_create_L0_L1</w:t>
      </w:r>
    </w:p>
    <w:p w14:paraId="6A19F327" w14:textId="77777777" w:rsidR="00450F9B" w:rsidRPr="00450F9B" w:rsidRDefault="00450F9B" w:rsidP="00450F9B">
      <w:pPr>
        <w:spacing w:line="240" w:lineRule="auto"/>
        <w:rPr>
          <w:rFonts w:ascii="Courier New" w:hAnsi="Courier New" w:cs="Courier New"/>
        </w:rPr>
      </w:pPr>
      <w:r w:rsidRPr="00450F9B">
        <w:rPr>
          <w:rFonts w:ascii="Courier New" w:hAnsi="Courier New" w:cs="Courier New"/>
        </w:rPr>
        <w:t xml:space="preserve">    </w:t>
      </w:r>
      <w:proofErr w:type="spellStart"/>
      <w:r w:rsidRPr="00450F9B">
        <w:rPr>
          <w:rFonts w:ascii="Courier New" w:hAnsi="Courier New" w:cs="Courier New"/>
        </w:rPr>
        <w:t>meta_dict</w:t>
      </w:r>
      <w:proofErr w:type="spellEnd"/>
      <w:r w:rsidRPr="00450F9B">
        <w:rPr>
          <w:rFonts w:ascii="Courier New" w:hAnsi="Courier New" w:cs="Courier New"/>
        </w:rPr>
        <w:t xml:space="preserve"> = </w:t>
      </w:r>
      <w:proofErr w:type="spellStart"/>
      <w:r w:rsidRPr="00450F9B">
        <w:rPr>
          <w:rFonts w:ascii="Courier New" w:hAnsi="Courier New" w:cs="Courier New"/>
        </w:rPr>
        <w:t>create_meta_dict</w:t>
      </w:r>
      <w:proofErr w:type="spellEnd"/>
      <w:r w:rsidRPr="00450F9B">
        <w:rPr>
          <w:rFonts w:ascii="Courier New" w:hAnsi="Courier New" w:cs="Courier New"/>
        </w:rPr>
        <w:t>(</w:t>
      </w:r>
      <w:proofErr w:type="spellStart"/>
      <w:r w:rsidRPr="00450F9B">
        <w:rPr>
          <w:rFonts w:ascii="Courier New" w:hAnsi="Courier New" w:cs="Courier New"/>
        </w:rPr>
        <w:t>file_meta</w:t>
      </w:r>
      <w:proofErr w:type="spellEnd"/>
      <w:r w:rsidRPr="00450F9B">
        <w:rPr>
          <w:rFonts w:ascii="Courier New" w:hAnsi="Courier New" w:cs="Courier New"/>
        </w:rPr>
        <w:t>, level)</w:t>
      </w:r>
    </w:p>
    <w:p w14:paraId="009204B3" w14:textId="77777777" w:rsidR="00450F9B" w:rsidRPr="00450F9B" w:rsidRDefault="00450F9B" w:rsidP="00450F9B">
      <w:pPr>
        <w:spacing w:line="240" w:lineRule="auto"/>
        <w:rPr>
          <w:rFonts w:ascii="Courier New" w:hAnsi="Courier New" w:cs="Courier New"/>
        </w:rPr>
      </w:pPr>
      <w:r w:rsidRPr="00450F9B">
        <w:rPr>
          <w:rFonts w:ascii="Courier New" w:hAnsi="Courier New" w:cs="Courier New"/>
        </w:rPr>
        <w:t xml:space="preserve">  File "/home/ethan/miniconda3/envs/adcp37/lib/python3.7/site-packages/pycurrents_ADCP_processing-1.0.1-py3.7.egg/pycurrents_ADCP_processing/ADCP_processing_L0_L1.py", line 458, in </w:t>
      </w:r>
      <w:proofErr w:type="spellStart"/>
      <w:r w:rsidRPr="00450F9B">
        <w:rPr>
          <w:rFonts w:ascii="Courier New" w:hAnsi="Courier New" w:cs="Courier New"/>
        </w:rPr>
        <w:t>create_meta_dict</w:t>
      </w:r>
      <w:proofErr w:type="spellEnd"/>
    </w:p>
    <w:p w14:paraId="7CCAFF38" w14:textId="77777777" w:rsidR="00450F9B" w:rsidRPr="00450F9B" w:rsidRDefault="00450F9B" w:rsidP="00450F9B">
      <w:pPr>
        <w:spacing w:line="240" w:lineRule="auto"/>
        <w:rPr>
          <w:rFonts w:ascii="Courier New" w:hAnsi="Courier New" w:cs="Courier New"/>
        </w:rPr>
      </w:pPr>
      <w:r w:rsidRPr="00450F9B">
        <w:rPr>
          <w:rFonts w:ascii="Courier New" w:hAnsi="Courier New" w:cs="Courier New"/>
        </w:rPr>
        <w:t xml:space="preserve">    with open(</w:t>
      </w:r>
      <w:proofErr w:type="spellStart"/>
      <w:r w:rsidRPr="00450F9B">
        <w:rPr>
          <w:rFonts w:ascii="Courier New" w:hAnsi="Courier New" w:cs="Courier New"/>
        </w:rPr>
        <w:t>adcp_meta</w:t>
      </w:r>
      <w:proofErr w:type="spellEnd"/>
      <w:r w:rsidRPr="00450F9B">
        <w:rPr>
          <w:rFonts w:ascii="Courier New" w:hAnsi="Courier New" w:cs="Courier New"/>
        </w:rPr>
        <w:t xml:space="preserve">) as </w:t>
      </w:r>
      <w:proofErr w:type="spellStart"/>
      <w:r w:rsidRPr="00450F9B">
        <w:rPr>
          <w:rFonts w:ascii="Courier New" w:hAnsi="Courier New" w:cs="Courier New"/>
        </w:rPr>
        <w:t>csv_file</w:t>
      </w:r>
      <w:proofErr w:type="spellEnd"/>
      <w:r w:rsidRPr="00450F9B">
        <w:rPr>
          <w:rFonts w:ascii="Courier New" w:hAnsi="Courier New" w:cs="Courier New"/>
        </w:rPr>
        <w:t>:</w:t>
      </w:r>
    </w:p>
    <w:p w14:paraId="676A5C89" w14:textId="12AE1064" w:rsidR="00450F9B" w:rsidRDefault="00450F9B" w:rsidP="00450F9B">
      <w:pPr>
        <w:spacing w:line="240" w:lineRule="auto"/>
        <w:rPr>
          <w:rFonts w:ascii="Courier New" w:hAnsi="Courier New" w:cs="Courier New"/>
        </w:rPr>
      </w:pPr>
      <w:proofErr w:type="spellStart"/>
      <w:r w:rsidRPr="00450F9B">
        <w:rPr>
          <w:rFonts w:ascii="Courier New" w:hAnsi="Courier New" w:cs="Courier New"/>
        </w:rPr>
        <w:t>FileNotFoundError</w:t>
      </w:r>
      <w:proofErr w:type="spellEnd"/>
      <w:r w:rsidRPr="00450F9B">
        <w:rPr>
          <w:rFonts w:ascii="Courier New" w:hAnsi="Courier New" w:cs="Courier New"/>
        </w:rPr>
        <w:t>: [</w:t>
      </w:r>
      <w:proofErr w:type="spellStart"/>
      <w:r w:rsidRPr="00450F9B">
        <w:rPr>
          <w:rFonts w:ascii="Courier New" w:hAnsi="Courier New" w:cs="Courier New"/>
        </w:rPr>
        <w:t>Errno</w:t>
      </w:r>
      <w:proofErr w:type="spellEnd"/>
      <w:r w:rsidRPr="00450F9B">
        <w:rPr>
          <w:rFonts w:ascii="Courier New" w:hAnsi="Courier New" w:cs="Courier New"/>
        </w:rPr>
        <w:t xml:space="preserve"> 2] No such file or directory: './</w:t>
      </w:r>
      <w:proofErr w:type="spellStart"/>
      <w:r w:rsidRPr="00450F9B">
        <w:rPr>
          <w:rFonts w:ascii="Courier New" w:hAnsi="Courier New" w:cs="Courier New"/>
        </w:rPr>
        <w:t>sample_data</w:t>
      </w:r>
      <w:proofErr w:type="spellEnd"/>
      <w:r w:rsidRPr="00450F9B">
        <w:rPr>
          <w:rFonts w:ascii="Courier New" w:hAnsi="Courier New" w:cs="Courier New"/>
        </w:rPr>
        <w:t>/a1_20050503_20050504_0221m_metadata.csv'</w:t>
      </w:r>
    </w:p>
    <w:p w14:paraId="4340C664" w14:textId="77777777" w:rsidR="00450F9B" w:rsidRDefault="00450F9B" w:rsidP="00450F9B">
      <w:pPr>
        <w:rPr>
          <w:rFonts w:ascii="Courier New" w:hAnsi="Courier New" w:cs="Courier New"/>
        </w:rPr>
      </w:pPr>
    </w:p>
    <w:p w14:paraId="6F2BA0BB" w14:textId="4419EE01" w:rsidR="00450F9B" w:rsidRDefault="001A4DA7" w:rsidP="00450F9B">
      <w:r>
        <w:t>The script is r</w:t>
      </w:r>
      <w:r w:rsidR="00C70C09">
        <w:t xml:space="preserve">unning from inside the </w:t>
      </w:r>
      <w:proofErr w:type="spellStart"/>
      <w:r w:rsidR="00C70C09">
        <w:t>pycurrents_ADCP_processing</w:t>
      </w:r>
      <w:proofErr w:type="spellEnd"/>
      <w:r w:rsidR="00C70C09">
        <w:t xml:space="preserve"> subfolder</w:t>
      </w:r>
      <w:r w:rsidR="002E1125">
        <w:t xml:space="preserve">, while the </w:t>
      </w:r>
      <w:proofErr w:type="spellStart"/>
      <w:r w:rsidR="002E1125">
        <w:t>sample_data</w:t>
      </w:r>
      <w:proofErr w:type="spellEnd"/>
      <w:r w:rsidR="002E1125">
        <w:t xml:space="preserve">/ </w:t>
      </w:r>
      <w:r w:rsidR="00632FCB">
        <w:t xml:space="preserve">is located one level above that. The best way to fix this would be to run the script from the </w:t>
      </w:r>
      <w:r w:rsidR="00482DA7">
        <w:t xml:space="preserve">root: </w:t>
      </w:r>
      <w:r w:rsidR="00482DA7" w:rsidRPr="00482DA7">
        <w:t>~/</w:t>
      </w:r>
      <w:proofErr w:type="spellStart"/>
      <w:r w:rsidR="00482DA7" w:rsidRPr="00482DA7">
        <w:t>adcp</w:t>
      </w:r>
      <w:proofErr w:type="spellEnd"/>
      <w:r w:rsidR="00482DA7" w:rsidRPr="00482DA7">
        <w:t>/</w:t>
      </w:r>
      <w:proofErr w:type="spellStart"/>
      <w:r w:rsidR="00482DA7" w:rsidRPr="00482DA7">
        <w:t>pycurrents_ADCP_processing</w:t>
      </w:r>
      <w:proofErr w:type="spellEnd"/>
    </w:p>
    <w:p w14:paraId="5A71C07C" w14:textId="77777777" w:rsidR="00482DA7" w:rsidRPr="00482DA7" w:rsidRDefault="00482DA7" w:rsidP="00482DA7">
      <w:pPr>
        <w:shd w:val="clear" w:color="auto" w:fill="E8E8E8" w:themeFill="background2"/>
        <w:spacing w:line="240" w:lineRule="auto"/>
        <w:rPr>
          <w:rFonts w:ascii="Courier New" w:hAnsi="Courier New" w:cs="Courier New"/>
        </w:rPr>
      </w:pPr>
      <w:r w:rsidRPr="00482DA7">
        <w:rPr>
          <w:rFonts w:ascii="Courier New" w:hAnsi="Courier New" w:cs="Courier New"/>
        </w:rPr>
        <w:t>cd ~/</w:t>
      </w:r>
      <w:proofErr w:type="spellStart"/>
      <w:r w:rsidRPr="00482DA7">
        <w:rPr>
          <w:rFonts w:ascii="Courier New" w:hAnsi="Courier New" w:cs="Courier New"/>
        </w:rPr>
        <w:t>adcp</w:t>
      </w:r>
      <w:proofErr w:type="spellEnd"/>
      <w:r w:rsidRPr="00482DA7">
        <w:rPr>
          <w:rFonts w:ascii="Courier New" w:hAnsi="Courier New" w:cs="Courier New"/>
        </w:rPr>
        <w:t>/</w:t>
      </w:r>
      <w:proofErr w:type="spellStart"/>
      <w:r w:rsidRPr="00482DA7">
        <w:rPr>
          <w:rFonts w:ascii="Courier New" w:hAnsi="Courier New" w:cs="Courier New"/>
        </w:rPr>
        <w:t>pycurrents_ADCP_processing</w:t>
      </w:r>
      <w:proofErr w:type="spellEnd"/>
    </w:p>
    <w:p w14:paraId="58F2393A" w14:textId="77777777" w:rsidR="00482DA7" w:rsidRPr="00482DA7" w:rsidRDefault="00482DA7" w:rsidP="00482DA7">
      <w:pPr>
        <w:shd w:val="clear" w:color="auto" w:fill="E8E8E8" w:themeFill="background2"/>
        <w:spacing w:line="240" w:lineRule="auto"/>
        <w:rPr>
          <w:rFonts w:ascii="Courier New" w:hAnsi="Courier New" w:cs="Courier New"/>
        </w:rPr>
      </w:pPr>
      <w:r w:rsidRPr="00482DA7">
        <w:rPr>
          <w:rFonts w:ascii="Courier New" w:hAnsi="Courier New" w:cs="Courier New"/>
        </w:rPr>
        <w:t>conda activate adcp37</w:t>
      </w:r>
    </w:p>
    <w:p w14:paraId="2AB065AB" w14:textId="5F8A3A4A" w:rsidR="00482DA7" w:rsidRDefault="00482DA7" w:rsidP="00482DA7">
      <w:pPr>
        <w:shd w:val="clear" w:color="auto" w:fill="E8E8E8" w:themeFill="background2"/>
        <w:spacing w:line="240" w:lineRule="auto"/>
        <w:rPr>
          <w:rFonts w:ascii="Courier New" w:hAnsi="Courier New" w:cs="Courier New"/>
        </w:rPr>
      </w:pPr>
      <w:r w:rsidRPr="00482DA7">
        <w:rPr>
          <w:rFonts w:ascii="Courier New" w:hAnsi="Courier New" w:cs="Courier New"/>
        </w:rPr>
        <w:t>python pycurrents_ADCP_processing/create_nc.py</w:t>
      </w:r>
    </w:p>
    <w:p w14:paraId="33CC6F09" w14:textId="44871B4B" w:rsidR="00482DA7" w:rsidRDefault="00482DA7" w:rsidP="00482DA7">
      <w:r>
        <w:t>This retains the relative path</w:t>
      </w:r>
      <w:r w:rsidR="00FA4558">
        <w:t xml:space="preserve">s and should make usage less painful. </w:t>
      </w:r>
    </w:p>
    <w:p w14:paraId="2118F0EA" w14:textId="523CF697" w:rsidR="001F61AD" w:rsidRDefault="001F61AD" w:rsidP="001F61AD">
      <w:r>
        <w:t xml:space="preserve">Ran into this error: </w:t>
      </w:r>
    </w:p>
    <w:p w14:paraId="29DC6DF7" w14:textId="59945F55" w:rsidR="00870D0B" w:rsidRDefault="00AB100B" w:rsidP="00870D0B">
      <w:pPr>
        <w:shd w:val="clear" w:color="auto" w:fill="E8E8E8" w:themeFill="background2"/>
        <w:rPr>
          <w:rFonts w:ascii="Courier New" w:hAnsi="Courier New" w:cs="Courier New"/>
        </w:rPr>
      </w:pPr>
      <w:r w:rsidRPr="00AB100B">
        <w:rPr>
          <w:rFonts w:ascii="Courier New" w:hAnsi="Courier New" w:cs="Courier New"/>
        </w:rPr>
        <w:t xml:space="preserve">File "/home/ethan/miniconda3/envs/adcp37/lib/python3.7/site-packages/pycurrents_ADCP_processing-1.0.1-py3.7.egg/pycurrents_ADCP_processing/ADCP_processing_L0_L1.py", line 563, in </w:t>
      </w:r>
      <w:proofErr w:type="spellStart"/>
      <w:r w:rsidRPr="00AB100B">
        <w:rPr>
          <w:rFonts w:ascii="Courier New" w:hAnsi="Courier New" w:cs="Courier New"/>
        </w:rPr>
        <w:t>update_meta_dict</w:t>
      </w:r>
      <w:proofErr w:type="spellEnd"/>
      <w:r w:rsidRPr="00AB100B">
        <w:rPr>
          <w:rFonts w:ascii="Courier New" w:hAnsi="Courier New" w:cs="Courier New"/>
        </w:rPr>
        <w:t xml:space="preserve"> orientations = [</w:t>
      </w:r>
      <w:proofErr w:type="spellStart"/>
      <w:r w:rsidRPr="00AB100B">
        <w:rPr>
          <w:rFonts w:ascii="Courier New" w:hAnsi="Courier New" w:cs="Courier New"/>
        </w:rPr>
        <w:t>rdiraw.SysCfg</w:t>
      </w:r>
      <w:proofErr w:type="spellEnd"/>
      <w:r w:rsidRPr="00AB100B">
        <w:rPr>
          <w:rFonts w:ascii="Courier New" w:hAnsi="Courier New" w:cs="Courier New"/>
        </w:rPr>
        <w:t>(</w:t>
      </w:r>
      <w:proofErr w:type="spellStart"/>
      <w:r w:rsidRPr="00AB100B">
        <w:rPr>
          <w:rFonts w:ascii="Courier New" w:hAnsi="Courier New" w:cs="Courier New"/>
        </w:rPr>
        <w:t>fl</w:t>
      </w:r>
      <w:proofErr w:type="spellEnd"/>
      <w:r w:rsidRPr="00AB100B">
        <w:rPr>
          <w:rFonts w:ascii="Courier New" w:hAnsi="Courier New" w:cs="Courier New"/>
        </w:rPr>
        <w:t xml:space="preserve">).up for </w:t>
      </w:r>
      <w:proofErr w:type="spellStart"/>
      <w:r w:rsidRPr="00AB100B">
        <w:rPr>
          <w:rFonts w:ascii="Courier New" w:hAnsi="Courier New" w:cs="Courier New"/>
        </w:rPr>
        <w:t>fl</w:t>
      </w:r>
      <w:proofErr w:type="spellEnd"/>
      <w:r w:rsidRPr="00AB100B">
        <w:rPr>
          <w:rFonts w:ascii="Courier New" w:hAnsi="Courier New" w:cs="Courier New"/>
        </w:rPr>
        <w:t xml:space="preserve"> in </w:t>
      </w:r>
      <w:proofErr w:type="spellStart"/>
      <w:r w:rsidRPr="00AB100B">
        <w:rPr>
          <w:rFonts w:ascii="Courier New" w:hAnsi="Courier New" w:cs="Courier New"/>
        </w:rPr>
        <w:t>fixed_leader.raw.FixedLeader</w:t>
      </w:r>
      <w:proofErr w:type="spellEnd"/>
      <w:r w:rsidRPr="00AB100B">
        <w:rPr>
          <w:rFonts w:ascii="Courier New" w:hAnsi="Courier New" w:cs="Courier New"/>
        </w:rPr>
        <w:t>['</w:t>
      </w:r>
      <w:proofErr w:type="spellStart"/>
      <w:r w:rsidRPr="00AB100B">
        <w:rPr>
          <w:rFonts w:ascii="Courier New" w:hAnsi="Courier New" w:cs="Courier New"/>
        </w:rPr>
        <w:t>SysCfg</w:t>
      </w:r>
      <w:proofErr w:type="spellEnd"/>
      <w:r w:rsidRPr="00AB100B">
        <w:rPr>
          <w:rFonts w:ascii="Courier New" w:hAnsi="Courier New" w:cs="Courier New"/>
        </w:rPr>
        <w:t>']] File "/home/ethan/miniconda3/envs/adcp37/lib/python3.7/site-packages/pycurrents_ADCP_processing-1.0.1-py3.7.egg/pycurrents_ADCP_processing/ADCP_processing_L0_L1.py", line 563, in &lt;</w:t>
      </w:r>
      <w:proofErr w:type="spellStart"/>
      <w:r w:rsidRPr="00AB100B">
        <w:rPr>
          <w:rFonts w:ascii="Courier New" w:hAnsi="Courier New" w:cs="Courier New"/>
        </w:rPr>
        <w:t>listcomp</w:t>
      </w:r>
      <w:proofErr w:type="spellEnd"/>
      <w:r w:rsidRPr="00AB100B">
        <w:rPr>
          <w:rFonts w:ascii="Courier New" w:hAnsi="Courier New" w:cs="Courier New"/>
        </w:rPr>
        <w:t>&gt; orientations = [</w:t>
      </w:r>
      <w:proofErr w:type="spellStart"/>
      <w:r w:rsidRPr="00AB100B">
        <w:rPr>
          <w:rFonts w:ascii="Courier New" w:hAnsi="Courier New" w:cs="Courier New"/>
        </w:rPr>
        <w:t>rdiraw.SysCfg</w:t>
      </w:r>
      <w:proofErr w:type="spellEnd"/>
      <w:r w:rsidRPr="00AB100B">
        <w:rPr>
          <w:rFonts w:ascii="Courier New" w:hAnsi="Courier New" w:cs="Courier New"/>
        </w:rPr>
        <w:t>(</w:t>
      </w:r>
      <w:proofErr w:type="spellStart"/>
      <w:r w:rsidRPr="00AB100B">
        <w:rPr>
          <w:rFonts w:ascii="Courier New" w:hAnsi="Courier New" w:cs="Courier New"/>
        </w:rPr>
        <w:t>fl</w:t>
      </w:r>
      <w:proofErr w:type="spellEnd"/>
      <w:r w:rsidRPr="00AB100B">
        <w:rPr>
          <w:rFonts w:ascii="Courier New" w:hAnsi="Courier New" w:cs="Courier New"/>
        </w:rPr>
        <w:t xml:space="preserve">).up for </w:t>
      </w:r>
      <w:proofErr w:type="spellStart"/>
      <w:r w:rsidRPr="00AB100B">
        <w:rPr>
          <w:rFonts w:ascii="Courier New" w:hAnsi="Courier New" w:cs="Courier New"/>
        </w:rPr>
        <w:t>fl</w:t>
      </w:r>
      <w:proofErr w:type="spellEnd"/>
      <w:r w:rsidRPr="00AB100B">
        <w:rPr>
          <w:rFonts w:ascii="Courier New" w:hAnsi="Courier New" w:cs="Courier New"/>
        </w:rPr>
        <w:t xml:space="preserve"> in </w:t>
      </w:r>
      <w:proofErr w:type="spellStart"/>
      <w:r w:rsidRPr="00AB100B">
        <w:rPr>
          <w:rFonts w:ascii="Courier New" w:hAnsi="Courier New" w:cs="Courier New"/>
        </w:rPr>
        <w:t>fixed_leader.raw.FixedLeader</w:t>
      </w:r>
      <w:proofErr w:type="spellEnd"/>
      <w:r w:rsidRPr="00AB100B">
        <w:rPr>
          <w:rFonts w:ascii="Courier New" w:hAnsi="Courier New" w:cs="Courier New"/>
        </w:rPr>
        <w:t>['</w:t>
      </w:r>
      <w:proofErr w:type="spellStart"/>
      <w:r w:rsidRPr="00AB100B">
        <w:rPr>
          <w:rFonts w:ascii="Courier New" w:hAnsi="Courier New" w:cs="Courier New"/>
        </w:rPr>
        <w:t>SysCfg</w:t>
      </w:r>
      <w:proofErr w:type="spellEnd"/>
      <w:r w:rsidRPr="00AB100B">
        <w:rPr>
          <w:rFonts w:ascii="Courier New" w:hAnsi="Courier New" w:cs="Courier New"/>
        </w:rPr>
        <w:t xml:space="preserve">']] </w:t>
      </w:r>
      <w:proofErr w:type="spellStart"/>
      <w:r w:rsidRPr="00AB100B">
        <w:rPr>
          <w:rFonts w:ascii="Courier New" w:hAnsi="Courier New" w:cs="Courier New"/>
        </w:rPr>
        <w:t>AttributeError</w:t>
      </w:r>
      <w:proofErr w:type="spellEnd"/>
      <w:r w:rsidRPr="00AB100B">
        <w:rPr>
          <w:rFonts w:ascii="Courier New" w:hAnsi="Courier New" w:cs="Courier New"/>
        </w:rPr>
        <w:t>: module '</w:t>
      </w:r>
      <w:proofErr w:type="spellStart"/>
      <w:r w:rsidRPr="00AB100B">
        <w:rPr>
          <w:rFonts w:ascii="Courier New" w:hAnsi="Courier New" w:cs="Courier New"/>
        </w:rPr>
        <w:t>pycurrents.adcp.rdiraw</w:t>
      </w:r>
      <w:proofErr w:type="spellEnd"/>
      <w:r w:rsidRPr="00AB100B">
        <w:rPr>
          <w:rFonts w:ascii="Courier New" w:hAnsi="Courier New" w:cs="Courier New"/>
        </w:rPr>
        <w:t>' has no attribute '</w:t>
      </w:r>
      <w:proofErr w:type="spellStart"/>
      <w:r w:rsidRPr="00AB100B">
        <w:rPr>
          <w:rFonts w:ascii="Courier New" w:hAnsi="Courier New" w:cs="Courier New"/>
        </w:rPr>
        <w:t>SysCfg</w:t>
      </w:r>
      <w:proofErr w:type="spellEnd"/>
    </w:p>
    <w:p w14:paraId="00BE14FE" w14:textId="5CF2381F" w:rsidR="00870D0B" w:rsidRDefault="00870D0B" w:rsidP="00870D0B">
      <w:r>
        <w:t>Here is the section of code from ADCP_processing_L0_</w:t>
      </w:r>
      <w:r w:rsidR="00030E15">
        <w:t>L1.py</w:t>
      </w:r>
    </w:p>
    <w:p w14:paraId="44F7CD03" w14:textId="77777777" w:rsidR="00030E15" w:rsidRPr="00030E15" w:rsidRDefault="00030E15" w:rsidP="00030E15">
      <w:pPr>
        <w:shd w:val="clear" w:color="auto" w:fill="E8E8E8" w:themeFill="background2"/>
        <w:spacing w:line="240" w:lineRule="auto"/>
        <w:rPr>
          <w:rFonts w:ascii="Courier New" w:hAnsi="Courier New" w:cs="Courier New"/>
        </w:rPr>
      </w:pPr>
      <w:r w:rsidRPr="00030E15">
        <w:rPr>
          <w:rFonts w:ascii="Courier New" w:hAnsi="Courier New" w:cs="Courier New"/>
        </w:rPr>
        <w:t># Extract metadata from data object</w:t>
      </w:r>
    </w:p>
    <w:p w14:paraId="7180C45A" w14:textId="77777777" w:rsidR="00030E15" w:rsidRPr="00030E15" w:rsidRDefault="00030E15" w:rsidP="00030E15">
      <w:pPr>
        <w:shd w:val="clear" w:color="auto" w:fill="E8E8E8" w:themeFill="background2"/>
        <w:spacing w:line="240" w:lineRule="auto"/>
        <w:rPr>
          <w:rFonts w:ascii="Courier New" w:hAnsi="Courier New" w:cs="Courier New"/>
        </w:rPr>
      </w:pPr>
    </w:p>
    <w:p w14:paraId="73F9AFD9" w14:textId="77777777" w:rsidR="00030E15" w:rsidRPr="00030E15" w:rsidRDefault="00030E15" w:rsidP="00030E15">
      <w:pPr>
        <w:shd w:val="clear" w:color="auto" w:fill="E8E8E8" w:themeFill="background2"/>
        <w:spacing w:line="240" w:lineRule="auto"/>
        <w:rPr>
          <w:rFonts w:ascii="Courier New" w:hAnsi="Courier New" w:cs="Courier New"/>
        </w:rPr>
      </w:pPr>
      <w:r w:rsidRPr="00030E15">
        <w:rPr>
          <w:rFonts w:ascii="Courier New" w:hAnsi="Courier New" w:cs="Courier New"/>
        </w:rPr>
        <w:t xml:space="preserve">    # Orientation code from Eric Firing</w:t>
      </w:r>
    </w:p>
    <w:p w14:paraId="4CDBFB1D" w14:textId="77777777" w:rsidR="00030E15" w:rsidRPr="00030E15" w:rsidRDefault="00030E15" w:rsidP="00030E15">
      <w:pPr>
        <w:shd w:val="clear" w:color="auto" w:fill="E8E8E8" w:themeFill="background2"/>
        <w:spacing w:line="240" w:lineRule="auto"/>
        <w:rPr>
          <w:rFonts w:ascii="Courier New" w:hAnsi="Courier New" w:cs="Courier New"/>
        </w:rPr>
      </w:pPr>
      <w:r w:rsidRPr="00030E15">
        <w:rPr>
          <w:rFonts w:ascii="Courier New" w:hAnsi="Courier New" w:cs="Courier New"/>
        </w:rPr>
        <w:t xml:space="preserve">    # Orientation values such as 65535 and 231 cause </w:t>
      </w:r>
      <w:proofErr w:type="spellStart"/>
      <w:r w:rsidRPr="00030E15">
        <w:rPr>
          <w:rFonts w:ascii="Courier New" w:hAnsi="Courier New" w:cs="Courier New"/>
        </w:rPr>
        <w:t>SysCfg</w:t>
      </w:r>
      <w:proofErr w:type="spellEnd"/>
      <w:r w:rsidRPr="00030E15">
        <w:rPr>
          <w:rFonts w:ascii="Courier New" w:hAnsi="Courier New" w:cs="Courier New"/>
        </w:rPr>
        <w:t>().up to generate an</w:t>
      </w:r>
    </w:p>
    <w:p w14:paraId="2E3D54F0" w14:textId="77777777" w:rsidR="00030E15" w:rsidRPr="00030E15" w:rsidRDefault="00030E15" w:rsidP="00030E15">
      <w:pPr>
        <w:shd w:val="clear" w:color="auto" w:fill="E8E8E8" w:themeFill="background2"/>
        <w:spacing w:line="240" w:lineRule="auto"/>
        <w:rPr>
          <w:rFonts w:ascii="Courier New" w:hAnsi="Courier New" w:cs="Courier New"/>
        </w:rPr>
      </w:pPr>
      <w:r w:rsidRPr="00030E15">
        <w:rPr>
          <w:rFonts w:ascii="Courier New" w:hAnsi="Courier New" w:cs="Courier New"/>
        </w:rPr>
        <w:t xml:space="preserve">    # </w:t>
      </w:r>
      <w:proofErr w:type="spellStart"/>
      <w:r w:rsidRPr="00030E15">
        <w:rPr>
          <w:rFonts w:ascii="Courier New" w:hAnsi="Courier New" w:cs="Courier New"/>
        </w:rPr>
        <w:t>IndexError</w:t>
      </w:r>
      <w:proofErr w:type="spellEnd"/>
      <w:r w:rsidRPr="00030E15">
        <w:rPr>
          <w:rFonts w:ascii="Courier New" w:hAnsi="Courier New" w:cs="Courier New"/>
        </w:rPr>
        <w:t>: list index out of range</w:t>
      </w:r>
    </w:p>
    <w:p w14:paraId="01F04705" w14:textId="77777777" w:rsidR="00030E15" w:rsidRPr="00030E15" w:rsidRDefault="00030E15" w:rsidP="00030E15">
      <w:pPr>
        <w:shd w:val="clear" w:color="auto" w:fill="E8E8E8" w:themeFill="background2"/>
        <w:spacing w:line="240" w:lineRule="auto"/>
        <w:rPr>
          <w:rFonts w:ascii="Courier New" w:hAnsi="Courier New" w:cs="Courier New"/>
        </w:rPr>
      </w:pPr>
      <w:r w:rsidRPr="00030E15">
        <w:rPr>
          <w:rFonts w:ascii="Courier New" w:hAnsi="Courier New" w:cs="Courier New"/>
        </w:rPr>
        <w:t xml:space="preserve">    try:</w:t>
      </w:r>
    </w:p>
    <w:p w14:paraId="79E13765" w14:textId="77777777" w:rsidR="00030E15" w:rsidRPr="00030E15" w:rsidRDefault="00030E15" w:rsidP="00030E15">
      <w:pPr>
        <w:shd w:val="clear" w:color="auto" w:fill="E8E8E8" w:themeFill="background2"/>
        <w:spacing w:line="240" w:lineRule="auto"/>
        <w:rPr>
          <w:rFonts w:ascii="Courier New" w:hAnsi="Courier New" w:cs="Courier New"/>
        </w:rPr>
      </w:pPr>
      <w:r w:rsidRPr="00030E15">
        <w:rPr>
          <w:rFonts w:ascii="Courier New" w:hAnsi="Courier New" w:cs="Courier New"/>
        </w:rPr>
        <w:t xml:space="preserve">        # list of </w:t>
      </w:r>
      <w:proofErr w:type="spellStart"/>
      <w:r w:rsidRPr="00030E15">
        <w:rPr>
          <w:rFonts w:ascii="Courier New" w:hAnsi="Courier New" w:cs="Courier New"/>
        </w:rPr>
        <w:t>bools</w:t>
      </w:r>
      <w:proofErr w:type="spellEnd"/>
      <w:r w:rsidRPr="00030E15">
        <w:rPr>
          <w:rFonts w:ascii="Courier New" w:hAnsi="Courier New" w:cs="Courier New"/>
        </w:rPr>
        <w:t>; True if upward facing, False if down</w:t>
      </w:r>
    </w:p>
    <w:p w14:paraId="501720D1" w14:textId="77777777" w:rsidR="00030E15" w:rsidRPr="00030E15" w:rsidRDefault="00030E15" w:rsidP="00030E15">
      <w:pPr>
        <w:shd w:val="clear" w:color="auto" w:fill="E8E8E8" w:themeFill="background2"/>
        <w:spacing w:line="240" w:lineRule="auto"/>
        <w:rPr>
          <w:rFonts w:ascii="Courier New" w:hAnsi="Courier New" w:cs="Courier New"/>
        </w:rPr>
      </w:pPr>
      <w:r w:rsidRPr="00030E15">
        <w:rPr>
          <w:rFonts w:ascii="Courier New" w:hAnsi="Courier New" w:cs="Courier New"/>
        </w:rPr>
        <w:t xml:space="preserve">        orientations = [</w:t>
      </w:r>
      <w:proofErr w:type="spellStart"/>
      <w:r w:rsidRPr="00030E15">
        <w:rPr>
          <w:rFonts w:ascii="Courier New" w:hAnsi="Courier New" w:cs="Courier New"/>
        </w:rPr>
        <w:t>rdiraw.SysCfg</w:t>
      </w:r>
      <w:proofErr w:type="spellEnd"/>
      <w:r w:rsidRPr="00030E15">
        <w:rPr>
          <w:rFonts w:ascii="Courier New" w:hAnsi="Courier New" w:cs="Courier New"/>
        </w:rPr>
        <w:t>(</w:t>
      </w:r>
      <w:proofErr w:type="spellStart"/>
      <w:r w:rsidRPr="00030E15">
        <w:rPr>
          <w:rFonts w:ascii="Courier New" w:hAnsi="Courier New" w:cs="Courier New"/>
        </w:rPr>
        <w:t>fl</w:t>
      </w:r>
      <w:proofErr w:type="spellEnd"/>
      <w:r w:rsidRPr="00030E15">
        <w:rPr>
          <w:rFonts w:ascii="Courier New" w:hAnsi="Courier New" w:cs="Courier New"/>
        </w:rPr>
        <w:t xml:space="preserve">).up for </w:t>
      </w:r>
      <w:proofErr w:type="spellStart"/>
      <w:r w:rsidRPr="00030E15">
        <w:rPr>
          <w:rFonts w:ascii="Courier New" w:hAnsi="Courier New" w:cs="Courier New"/>
        </w:rPr>
        <w:t>fl</w:t>
      </w:r>
      <w:proofErr w:type="spellEnd"/>
      <w:r w:rsidRPr="00030E15">
        <w:rPr>
          <w:rFonts w:ascii="Courier New" w:hAnsi="Courier New" w:cs="Courier New"/>
        </w:rPr>
        <w:t xml:space="preserve"> in </w:t>
      </w:r>
      <w:proofErr w:type="spellStart"/>
      <w:r w:rsidRPr="00030E15">
        <w:rPr>
          <w:rFonts w:ascii="Courier New" w:hAnsi="Courier New" w:cs="Courier New"/>
        </w:rPr>
        <w:t>fixed_leader.raw.FixedLeader</w:t>
      </w:r>
      <w:proofErr w:type="spellEnd"/>
      <w:r w:rsidRPr="00030E15">
        <w:rPr>
          <w:rFonts w:ascii="Courier New" w:hAnsi="Courier New" w:cs="Courier New"/>
        </w:rPr>
        <w:t>['</w:t>
      </w:r>
      <w:proofErr w:type="spellStart"/>
      <w:r w:rsidRPr="00030E15">
        <w:rPr>
          <w:rFonts w:ascii="Courier New" w:hAnsi="Courier New" w:cs="Courier New"/>
        </w:rPr>
        <w:t>SysCfg</w:t>
      </w:r>
      <w:proofErr w:type="spellEnd"/>
      <w:r w:rsidRPr="00030E15">
        <w:rPr>
          <w:rFonts w:ascii="Courier New" w:hAnsi="Courier New" w:cs="Courier New"/>
        </w:rPr>
        <w:t>']]</w:t>
      </w:r>
    </w:p>
    <w:p w14:paraId="2252DDE6" w14:textId="77777777" w:rsidR="00030E15" w:rsidRPr="00030E15" w:rsidRDefault="00030E15" w:rsidP="00030E15">
      <w:pPr>
        <w:shd w:val="clear" w:color="auto" w:fill="E8E8E8" w:themeFill="background2"/>
        <w:spacing w:line="240" w:lineRule="auto"/>
        <w:rPr>
          <w:rFonts w:ascii="Courier New" w:hAnsi="Courier New" w:cs="Courier New"/>
        </w:rPr>
      </w:pPr>
      <w:r w:rsidRPr="00030E15">
        <w:rPr>
          <w:rFonts w:ascii="Courier New" w:hAnsi="Courier New" w:cs="Courier New"/>
        </w:rPr>
        <w:t xml:space="preserve">        </w:t>
      </w:r>
      <w:proofErr w:type="spellStart"/>
      <w:r w:rsidRPr="00030E15">
        <w:rPr>
          <w:rFonts w:ascii="Courier New" w:hAnsi="Courier New" w:cs="Courier New"/>
        </w:rPr>
        <w:t>meta_dict</w:t>
      </w:r>
      <w:proofErr w:type="spellEnd"/>
      <w:r w:rsidRPr="00030E15">
        <w:rPr>
          <w:rFonts w:ascii="Courier New" w:hAnsi="Courier New" w:cs="Courier New"/>
        </w:rPr>
        <w:t xml:space="preserve">['orientation'] = </w:t>
      </w:r>
      <w:proofErr w:type="spellStart"/>
      <w:r w:rsidRPr="00030E15">
        <w:rPr>
          <w:rFonts w:ascii="Courier New" w:hAnsi="Courier New" w:cs="Courier New"/>
        </w:rPr>
        <w:t>utils.mean_orientation</w:t>
      </w:r>
      <w:proofErr w:type="spellEnd"/>
      <w:r w:rsidRPr="00030E15">
        <w:rPr>
          <w:rFonts w:ascii="Courier New" w:hAnsi="Courier New" w:cs="Courier New"/>
        </w:rPr>
        <w:t>(orientations)</w:t>
      </w:r>
    </w:p>
    <w:p w14:paraId="60179094" w14:textId="77777777" w:rsidR="00030E15" w:rsidRPr="00030E15" w:rsidRDefault="00030E15" w:rsidP="00030E15">
      <w:pPr>
        <w:shd w:val="clear" w:color="auto" w:fill="E8E8E8" w:themeFill="background2"/>
        <w:spacing w:line="240" w:lineRule="auto"/>
        <w:rPr>
          <w:rFonts w:ascii="Courier New" w:hAnsi="Courier New" w:cs="Courier New"/>
        </w:rPr>
      </w:pPr>
      <w:r w:rsidRPr="00030E15">
        <w:rPr>
          <w:rFonts w:ascii="Courier New" w:hAnsi="Courier New" w:cs="Courier New"/>
        </w:rPr>
        <w:t xml:space="preserve">    except </w:t>
      </w:r>
      <w:proofErr w:type="spellStart"/>
      <w:r w:rsidRPr="00030E15">
        <w:rPr>
          <w:rFonts w:ascii="Courier New" w:hAnsi="Courier New" w:cs="Courier New"/>
        </w:rPr>
        <w:t>IndexError</w:t>
      </w:r>
      <w:proofErr w:type="spellEnd"/>
      <w:r w:rsidRPr="00030E15">
        <w:rPr>
          <w:rFonts w:ascii="Courier New" w:hAnsi="Courier New" w:cs="Courier New"/>
        </w:rPr>
        <w:t>:</w:t>
      </w:r>
    </w:p>
    <w:p w14:paraId="0312574F" w14:textId="77777777" w:rsidR="00030E15" w:rsidRPr="00030E15" w:rsidRDefault="00030E15" w:rsidP="00030E15">
      <w:pPr>
        <w:shd w:val="clear" w:color="auto" w:fill="E8E8E8" w:themeFill="background2"/>
        <w:spacing w:line="240" w:lineRule="auto"/>
        <w:rPr>
          <w:rFonts w:ascii="Courier New" w:hAnsi="Courier New" w:cs="Courier New"/>
        </w:rPr>
      </w:pPr>
      <w:r w:rsidRPr="00030E15">
        <w:rPr>
          <w:rFonts w:ascii="Courier New" w:hAnsi="Courier New" w:cs="Courier New"/>
        </w:rPr>
        <w:t xml:space="preserve">        </w:t>
      </w:r>
      <w:proofErr w:type="spellStart"/>
      <w:r w:rsidRPr="00030E15">
        <w:rPr>
          <w:rFonts w:ascii="Courier New" w:hAnsi="Courier New" w:cs="Courier New"/>
        </w:rPr>
        <w:t>warnings.warn</w:t>
      </w:r>
      <w:proofErr w:type="spellEnd"/>
      <w:r w:rsidRPr="00030E15">
        <w:rPr>
          <w:rFonts w:ascii="Courier New" w:hAnsi="Courier New" w:cs="Courier New"/>
        </w:rPr>
        <w:t>('Orientation obtained from data.sysconfig[\'up\'] to avoid '</w:t>
      </w:r>
    </w:p>
    <w:p w14:paraId="71AC277F" w14:textId="77777777" w:rsidR="00030E15" w:rsidRPr="00030E15" w:rsidRDefault="00030E15" w:rsidP="00030E15">
      <w:pPr>
        <w:shd w:val="clear" w:color="auto" w:fill="E8E8E8" w:themeFill="background2"/>
        <w:spacing w:line="240" w:lineRule="auto"/>
        <w:rPr>
          <w:rFonts w:ascii="Courier New" w:hAnsi="Courier New" w:cs="Courier New"/>
        </w:rPr>
      </w:pPr>
      <w:r w:rsidRPr="00030E15">
        <w:rPr>
          <w:rFonts w:ascii="Courier New" w:hAnsi="Courier New" w:cs="Courier New"/>
        </w:rPr>
        <w:t xml:space="preserve">                      '</w:t>
      </w:r>
      <w:proofErr w:type="spellStart"/>
      <w:r w:rsidRPr="00030E15">
        <w:rPr>
          <w:rFonts w:ascii="Courier New" w:hAnsi="Courier New" w:cs="Courier New"/>
        </w:rPr>
        <w:t>IndexError</w:t>
      </w:r>
      <w:proofErr w:type="spellEnd"/>
      <w:r w:rsidRPr="00030E15">
        <w:rPr>
          <w:rFonts w:ascii="Courier New" w:hAnsi="Courier New" w:cs="Courier New"/>
        </w:rPr>
        <w:t xml:space="preserve">: list index out of range', </w:t>
      </w:r>
      <w:proofErr w:type="spellStart"/>
      <w:r w:rsidRPr="00030E15">
        <w:rPr>
          <w:rFonts w:ascii="Courier New" w:hAnsi="Courier New" w:cs="Courier New"/>
        </w:rPr>
        <w:t>UserWarning</w:t>
      </w:r>
      <w:proofErr w:type="spellEnd"/>
      <w:r w:rsidRPr="00030E15">
        <w:rPr>
          <w:rFonts w:ascii="Courier New" w:hAnsi="Courier New" w:cs="Courier New"/>
        </w:rPr>
        <w:t>)</w:t>
      </w:r>
    </w:p>
    <w:p w14:paraId="3E3693AE" w14:textId="59B47198" w:rsidR="00030E15" w:rsidRDefault="00030E15" w:rsidP="00030E15">
      <w:pPr>
        <w:shd w:val="clear" w:color="auto" w:fill="E8E8E8" w:themeFill="background2"/>
        <w:spacing w:line="240" w:lineRule="auto"/>
        <w:rPr>
          <w:rFonts w:ascii="Courier New" w:hAnsi="Courier New" w:cs="Courier New"/>
        </w:rPr>
      </w:pPr>
      <w:r w:rsidRPr="00030E15">
        <w:rPr>
          <w:rFonts w:ascii="Courier New" w:hAnsi="Courier New" w:cs="Courier New"/>
        </w:rPr>
        <w:t xml:space="preserve">        </w:t>
      </w:r>
      <w:proofErr w:type="spellStart"/>
      <w:r w:rsidRPr="00030E15">
        <w:rPr>
          <w:rFonts w:ascii="Courier New" w:hAnsi="Courier New" w:cs="Courier New"/>
        </w:rPr>
        <w:t>meta_dict</w:t>
      </w:r>
      <w:proofErr w:type="spellEnd"/>
      <w:r w:rsidRPr="00030E15">
        <w:rPr>
          <w:rFonts w:ascii="Courier New" w:hAnsi="Courier New" w:cs="Courier New"/>
        </w:rPr>
        <w:t>['orientation'] = 'up' if data.sysconfig['up'] else 'down'</w:t>
      </w:r>
    </w:p>
    <w:p w14:paraId="38CE15A8" w14:textId="7A81AB01" w:rsidR="00030E15" w:rsidRDefault="003E36AF" w:rsidP="00030E15">
      <w:r>
        <w:t>The problem is that rdiraw.py is a deprecated stub:</w:t>
      </w:r>
    </w:p>
    <w:p w14:paraId="1EA6025D" w14:textId="77777777" w:rsidR="00F41688" w:rsidRPr="00F41688" w:rsidRDefault="00F41688" w:rsidP="00F41688">
      <w:pPr>
        <w:shd w:val="clear" w:color="auto" w:fill="E8E8E8" w:themeFill="background2"/>
        <w:spacing w:line="240" w:lineRule="auto"/>
        <w:rPr>
          <w:rFonts w:ascii="Courier New" w:hAnsi="Courier New" w:cs="Courier New"/>
        </w:rPr>
      </w:pPr>
      <w:r w:rsidRPr="00F41688">
        <w:rPr>
          <w:rFonts w:ascii="Courier New" w:hAnsi="Courier New" w:cs="Courier New"/>
        </w:rPr>
        <w:t>"""</w:t>
      </w:r>
    </w:p>
    <w:p w14:paraId="61B5601B" w14:textId="77777777" w:rsidR="00F41688" w:rsidRPr="00F41688" w:rsidRDefault="00F41688" w:rsidP="00F41688">
      <w:pPr>
        <w:shd w:val="clear" w:color="auto" w:fill="E8E8E8" w:themeFill="background2"/>
        <w:spacing w:line="240" w:lineRule="auto"/>
        <w:rPr>
          <w:rFonts w:ascii="Courier New" w:hAnsi="Courier New" w:cs="Courier New"/>
        </w:rPr>
      </w:pPr>
      <w:r w:rsidRPr="00F41688">
        <w:rPr>
          <w:rFonts w:ascii="Courier New" w:hAnsi="Courier New" w:cs="Courier New"/>
        </w:rPr>
        <w:t>This module is obsolete, having been refactored into 3 new modules.  As part of</w:t>
      </w:r>
    </w:p>
    <w:p w14:paraId="0634E01A" w14:textId="77777777" w:rsidR="00F41688" w:rsidRPr="00F41688" w:rsidRDefault="00F41688" w:rsidP="00F41688">
      <w:pPr>
        <w:shd w:val="clear" w:color="auto" w:fill="E8E8E8" w:themeFill="background2"/>
        <w:spacing w:line="240" w:lineRule="auto"/>
        <w:rPr>
          <w:rFonts w:ascii="Courier New" w:hAnsi="Courier New" w:cs="Courier New"/>
        </w:rPr>
      </w:pPr>
      <w:r w:rsidRPr="00F41688">
        <w:rPr>
          <w:rFonts w:ascii="Courier New" w:hAnsi="Courier New" w:cs="Courier New"/>
        </w:rPr>
        <w:t xml:space="preserve">the refactoring, </w:t>
      </w:r>
      <w:proofErr w:type="spellStart"/>
      <w:r w:rsidRPr="00F41688">
        <w:rPr>
          <w:rFonts w:ascii="Courier New" w:hAnsi="Courier New" w:cs="Courier New"/>
        </w:rPr>
        <w:t>octopusraw</w:t>
      </w:r>
      <w:proofErr w:type="spellEnd"/>
      <w:r w:rsidRPr="00F41688">
        <w:rPr>
          <w:rFonts w:ascii="Courier New" w:hAnsi="Courier New" w:cs="Courier New"/>
        </w:rPr>
        <w:t xml:space="preserve"> became </w:t>
      </w:r>
      <w:proofErr w:type="spellStart"/>
      <w:r w:rsidRPr="00F41688">
        <w:rPr>
          <w:rFonts w:ascii="Courier New" w:hAnsi="Courier New" w:cs="Courier New"/>
        </w:rPr>
        <w:t>raw_simrad</w:t>
      </w:r>
      <w:proofErr w:type="spellEnd"/>
      <w:r w:rsidRPr="00F41688">
        <w:rPr>
          <w:rFonts w:ascii="Courier New" w:hAnsi="Courier New" w:cs="Courier New"/>
        </w:rPr>
        <w:t>.</w:t>
      </w:r>
    </w:p>
    <w:p w14:paraId="3585F553" w14:textId="77777777" w:rsidR="00F41688" w:rsidRPr="00F41688" w:rsidRDefault="00F41688" w:rsidP="00F41688">
      <w:pPr>
        <w:shd w:val="clear" w:color="auto" w:fill="E8E8E8" w:themeFill="background2"/>
        <w:spacing w:line="240" w:lineRule="auto"/>
        <w:rPr>
          <w:rFonts w:ascii="Courier New" w:hAnsi="Courier New" w:cs="Courier New"/>
        </w:rPr>
      </w:pPr>
      <w:r w:rsidRPr="00F41688">
        <w:rPr>
          <w:rFonts w:ascii="Courier New" w:hAnsi="Courier New" w:cs="Courier New"/>
        </w:rPr>
        <w:t>"""</w:t>
      </w:r>
    </w:p>
    <w:p w14:paraId="6F214D9C" w14:textId="77777777" w:rsidR="00F41688" w:rsidRPr="00F41688" w:rsidRDefault="00F41688" w:rsidP="00F41688">
      <w:pPr>
        <w:shd w:val="clear" w:color="auto" w:fill="E8E8E8" w:themeFill="background2"/>
        <w:spacing w:line="240" w:lineRule="auto"/>
        <w:rPr>
          <w:rFonts w:ascii="Courier New" w:hAnsi="Courier New" w:cs="Courier New"/>
        </w:rPr>
      </w:pPr>
    </w:p>
    <w:p w14:paraId="6BAB5F6B" w14:textId="77777777" w:rsidR="00F41688" w:rsidRPr="00F41688" w:rsidRDefault="00F41688" w:rsidP="00F41688">
      <w:pPr>
        <w:shd w:val="clear" w:color="auto" w:fill="E8E8E8" w:themeFill="background2"/>
        <w:spacing w:line="240" w:lineRule="auto"/>
        <w:rPr>
          <w:rFonts w:ascii="Courier New" w:hAnsi="Courier New" w:cs="Courier New"/>
        </w:rPr>
      </w:pPr>
      <w:r w:rsidRPr="00F41688">
        <w:rPr>
          <w:rFonts w:ascii="Courier New" w:hAnsi="Courier New" w:cs="Courier New"/>
        </w:rPr>
        <w:t>import warnings</w:t>
      </w:r>
    </w:p>
    <w:p w14:paraId="28786E8E" w14:textId="77777777" w:rsidR="00F41688" w:rsidRPr="00F41688" w:rsidRDefault="00F41688" w:rsidP="00F41688">
      <w:pPr>
        <w:shd w:val="clear" w:color="auto" w:fill="E8E8E8" w:themeFill="background2"/>
        <w:spacing w:line="240" w:lineRule="auto"/>
        <w:rPr>
          <w:rFonts w:ascii="Courier New" w:hAnsi="Courier New" w:cs="Courier New"/>
        </w:rPr>
      </w:pPr>
    </w:p>
    <w:p w14:paraId="2F35F99B" w14:textId="77777777" w:rsidR="00F41688" w:rsidRPr="00F41688" w:rsidRDefault="00F41688" w:rsidP="00F41688">
      <w:pPr>
        <w:shd w:val="clear" w:color="auto" w:fill="E8E8E8" w:themeFill="background2"/>
        <w:spacing w:line="240" w:lineRule="auto"/>
        <w:rPr>
          <w:rFonts w:ascii="Courier New" w:hAnsi="Courier New" w:cs="Courier New"/>
        </w:rPr>
      </w:pPr>
      <w:r w:rsidRPr="00F41688">
        <w:rPr>
          <w:rFonts w:ascii="Courier New" w:hAnsi="Courier New" w:cs="Courier New"/>
        </w:rPr>
        <w:t>from .</w:t>
      </w:r>
      <w:proofErr w:type="spellStart"/>
      <w:r w:rsidRPr="00F41688">
        <w:rPr>
          <w:rFonts w:ascii="Courier New" w:hAnsi="Courier New" w:cs="Courier New"/>
        </w:rPr>
        <w:t>raw_base</w:t>
      </w:r>
      <w:proofErr w:type="spellEnd"/>
      <w:r w:rsidRPr="00F41688">
        <w:rPr>
          <w:rFonts w:ascii="Courier New" w:hAnsi="Courier New" w:cs="Courier New"/>
        </w:rPr>
        <w:t xml:space="preserve"> import *  # </w:t>
      </w:r>
      <w:proofErr w:type="spellStart"/>
      <w:r w:rsidRPr="00F41688">
        <w:rPr>
          <w:rFonts w:ascii="Courier New" w:hAnsi="Courier New" w:cs="Courier New"/>
        </w:rPr>
        <w:t>noqa</w:t>
      </w:r>
      <w:proofErr w:type="spellEnd"/>
      <w:r w:rsidRPr="00F41688">
        <w:rPr>
          <w:rFonts w:ascii="Courier New" w:hAnsi="Courier New" w:cs="Courier New"/>
        </w:rPr>
        <w:t>: F403</w:t>
      </w:r>
    </w:p>
    <w:p w14:paraId="44B575BE" w14:textId="77777777" w:rsidR="00F41688" w:rsidRPr="00F41688" w:rsidRDefault="00F41688" w:rsidP="00F41688">
      <w:pPr>
        <w:shd w:val="clear" w:color="auto" w:fill="E8E8E8" w:themeFill="background2"/>
        <w:spacing w:line="240" w:lineRule="auto"/>
        <w:rPr>
          <w:rFonts w:ascii="Courier New" w:hAnsi="Courier New" w:cs="Courier New"/>
        </w:rPr>
      </w:pPr>
      <w:r w:rsidRPr="00F41688">
        <w:rPr>
          <w:rFonts w:ascii="Courier New" w:hAnsi="Courier New" w:cs="Courier New"/>
        </w:rPr>
        <w:t>from .</w:t>
      </w:r>
      <w:proofErr w:type="spellStart"/>
      <w:r w:rsidRPr="00F41688">
        <w:rPr>
          <w:rFonts w:ascii="Courier New" w:hAnsi="Courier New" w:cs="Courier New"/>
        </w:rPr>
        <w:t>raw_rdi</w:t>
      </w:r>
      <w:proofErr w:type="spellEnd"/>
      <w:r w:rsidRPr="00F41688">
        <w:rPr>
          <w:rFonts w:ascii="Courier New" w:hAnsi="Courier New" w:cs="Courier New"/>
        </w:rPr>
        <w:t xml:space="preserve"> import *  # </w:t>
      </w:r>
      <w:proofErr w:type="spellStart"/>
      <w:r w:rsidRPr="00F41688">
        <w:rPr>
          <w:rFonts w:ascii="Courier New" w:hAnsi="Courier New" w:cs="Courier New"/>
        </w:rPr>
        <w:t>noqa</w:t>
      </w:r>
      <w:proofErr w:type="spellEnd"/>
      <w:r w:rsidRPr="00F41688">
        <w:rPr>
          <w:rFonts w:ascii="Courier New" w:hAnsi="Courier New" w:cs="Courier New"/>
        </w:rPr>
        <w:t>: F403</w:t>
      </w:r>
    </w:p>
    <w:p w14:paraId="0072C9FA" w14:textId="77777777" w:rsidR="00F41688" w:rsidRPr="00F41688" w:rsidRDefault="00F41688" w:rsidP="00F41688">
      <w:pPr>
        <w:shd w:val="clear" w:color="auto" w:fill="E8E8E8" w:themeFill="background2"/>
        <w:spacing w:line="240" w:lineRule="auto"/>
        <w:rPr>
          <w:rFonts w:ascii="Courier New" w:hAnsi="Courier New" w:cs="Courier New"/>
        </w:rPr>
      </w:pPr>
      <w:r w:rsidRPr="00F41688">
        <w:rPr>
          <w:rFonts w:ascii="Courier New" w:hAnsi="Courier New" w:cs="Courier New"/>
        </w:rPr>
        <w:t>from .</w:t>
      </w:r>
      <w:proofErr w:type="spellStart"/>
      <w:r w:rsidRPr="00F41688">
        <w:rPr>
          <w:rFonts w:ascii="Courier New" w:hAnsi="Courier New" w:cs="Courier New"/>
        </w:rPr>
        <w:t>raw_multi</w:t>
      </w:r>
      <w:proofErr w:type="spellEnd"/>
      <w:r w:rsidRPr="00F41688">
        <w:rPr>
          <w:rFonts w:ascii="Courier New" w:hAnsi="Courier New" w:cs="Courier New"/>
        </w:rPr>
        <w:t xml:space="preserve"> import *  # </w:t>
      </w:r>
      <w:proofErr w:type="spellStart"/>
      <w:r w:rsidRPr="00F41688">
        <w:rPr>
          <w:rFonts w:ascii="Courier New" w:hAnsi="Courier New" w:cs="Courier New"/>
        </w:rPr>
        <w:t>noqa</w:t>
      </w:r>
      <w:proofErr w:type="spellEnd"/>
      <w:r w:rsidRPr="00F41688">
        <w:rPr>
          <w:rFonts w:ascii="Courier New" w:hAnsi="Courier New" w:cs="Courier New"/>
        </w:rPr>
        <w:t>: F403</w:t>
      </w:r>
    </w:p>
    <w:p w14:paraId="4EBB2807" w14:textId="77777777" w:rsidR="00F41688" w:rsidRPr="00F41688" w:rsidRDefault="00F41688" w:rsidP="00F41688">
      <w:pPr>
        <w:shd w:val="clear" w:color="auto" w:fill="E8E8E8" w:themeFill="background2"/>
        <w:spacing w:line="240" w:lineRule="auto"/>
        <w:rPr>
          <w:rFonts w:ascii="Courier New" w:hAnsi="Courier New" w:cs="Courier New"/>
        </w:rPr>
      </w:pPr>
    </w:p>
    <w:p w14:paraId="7CFB74D3" w14:textId="77777777" w:rsidR="00F41688" w:rsidRPr="00F41688" w:rsidRDefault="00F41688" w:rsidP="00F41688">
      <w:pPr>
        <w:shd w:val="clear" w:color="auto" w:fill="E8E8E8" w:themeFill="background2"/>
        <w:spacing w:line="240" w:lineRule="auto"/>
        <w:rPr>
          <w:rFonts w:ascii="Courier New" w:hAnsi="Courier New" w:cs="Courier New"/>
        </w:rPr>
      </w:pPr>
    </w:p>
    <w:p w14:paraId="55BDB79D" w14:textId="77777777" w:rsidR="00F41688" w:rsidRPr="00F41688" w:rsidRDefault="00F41688" w:rsidP="00F41688">
      <w:pPr>
        <w:shd w:val="clear" w:color="auto" w:fill="E8E8E8" w:themeFill="background2"/>
        <w:spacing w:line="240" w:lineRule="auto"/>
        <w:rPr>
          <w:rFonts w:ascii="Courier New" w:hAnsi="Courier New" w:cs="Courier New"/>
        </w:rPr>
      </w:pPr>
      <w:proofErr w:type="spellStart"/>
      <w:r w:rsidRPr="00F41688">
        <w:rPr>
          <w:rFonts w:ascii="Courier New" w:hAnsi="Courier New" w:cs="Courier New"/>
        </w:rPr>
        <w:t>warnings.warn</w:t>
      </w:r>
      <w:proofErr w:type="spellEnd"/>
      <w:r w:rsidRPr="00F41688">
        <w:rPr>
          <w:rFonts w:ascii="Courier New" w:hAnsi="Courier New" w:cs="Courier New"/>
        </w:rPr>
        <w:t>(</w:t>
      </w:r>
    </w:p>
    <w:p w14:paraId="6A39F0B4" w14:textId="77777777" w:rsidR="00F41688" w:rsidRPr="00F41688" w:rsidRDefault="00F41688" w:rsidP="00F41688">
      <w:pPr>
        <w:shd w:val="clear" w:color="auto" w:fill="E8E8E8" w:themeFill="background2"/>
        <w:spacing w:line="240" w:lineRule="auto"/>
        <w:rPr>
          <w:rFonts w:ascii="Courier New" w:hAnsi="Courier New" w:cs="Courier New"/>
        </w:rPr>
      </w:pPr>
      <w:r w:rsidRPr="00F41688">
        <w:rPr>
          <w:rFonts w:ascii="Courier New" w:hAnsi="Courier New" w:cs="Courier New"/>
        </w:rPr>
        <w:t xml:space="preserve">    """</w:t>
      </w:r>
    </w:p>
    <w:p w14:paraId="4BD40E18" w14:textId="77777777" w:rsidR="00F41688" w:rsidRPr="00F41688" w:rsidRDefault="00F41688" w:rsidP="00F41688">
      <w:pPr>
        <w:shd w:val="clear" w:color="auto" w:fill="E8E8E8" w:themeFill="background2"/>
        <w:spacing w:line="240" w:lineRule="auto"/>
        <w:rPr>
          <w:rFonts w:ascii="Courier New" w:hAnsi="Courier New" w:cs="Courier New"/>
        </w:rPr>
      </w:pPr>
      <w:r w:rsidRPr="00F41688">
        <w:rPr>
          <w:rFonts w:ascii="Courier New" w:hAnsi="Courier New" w:cs="Courier New"/>
        </w:rPr>
        <w:lastRenderedPageBreak/>
        <w:t xml:space="preserve">The </w:t>
      </w:r>
      <w:proofErr w:type="spellStart"/>
      <w:r w:rsidRPr="00F41688">
        <w:rPr>
          <w:rFonts w:ascii="Courier New" w:hAnsi="Courier New" w:cs="Courier New"/>
        </w:rPr>
        <w:t>rdiraw</w:t>
      </w:r>
      <w:proofErr w:type="spellEnd"/>
      <w:r w:rsidRPr="00F41688">
        <w:rPr>
          <w:rFonts w:ascii="Courier New" w:hAnsi="Courier New" w:cs="Courier New"/>
        </w:rPr>
        <w:t xml:space="preserve"> module is deprecated as of 2025-01-01.  Imports should be switched</w:t>
      </w:r>
    </w:p>
    <w:p w14:paraId="212D8D5B" w14:textId="77777777" w:rsidR="00F41688" w:rsidRPr="00F41688" w:rsidRDefault="00F41688" w:rsidP="00F41688">
      <w:pPr>
        <w:shd w:val="clear" w:color="auto" w:fill="E8E8E8" w:themeFill="background2"/>
        <w:spacing w:line="240" w:lineRule="auto"/>
        <w:rPr>
          <w:rFonts w:ascii="Courier New" w:hAnsi="Courier New" w:cs="Courier New"/>
        </w:rPr>
      </w:pPr>
      <w:r w:rsidRPr="00F41688">
        <w:rPr>
          <w:rFonts w:ascii="Courier New" w:hAnsi="Courier New" w:cs="Courier New"/>
        </w:rPr>
        <w:t xml:space="preserve">to one or more of </w:t>
      </w:r>
      <w:proofErr w:type="spellStart"/>
      <w:r w:rsidRPr="00F41688">
        <w:rPr>
          <w:rFonts w:ascii="Courier New" w:hAnsi="Courier New" w:cs="Courier New"/>
        </w:rPr>
        <w:t>raw_base</w:t>
      </w:r>
      <w:proofErr w:type="spellEnd"/>
      <w:r w:rsidRPr="00F41688">
        <w:rPr>
          <w:rFonts w:ascii="Courier New" w:hAnsi="Courier New" w:cs="Courier New"/>
        </w:rPr>
        <w:t xml:space="preserve">, </w:t>
      </w:r>
      <w:proofErr w:type="spellStart"/>
      <w:r w:rsidRPr="00F41688">
        <w:rPr>
          <w:rFonts w:ascii="Courier New" w:hAnsi="Courier New" w:cs="Courier New"/>
        </w:rPr>
        <w:t>raw_rdi</w:t>
      </w:r>
      <w:proofErr w:type="spellEnd"/>
      <w:r w:rsidRPr="00F41688">
        <w:rPr>
          <w:rFonts w:ascii="Courier New" w:hAnsi="Courier New" w:cs="Courier New"/>
        </w:rPr>
        <w:t xml:space="preserve">, </w:t>
      </w:r>
      <w:proofErr w:type="spellStart"/>
      <w:r w:rsidRPr="00F41688">
        <w:rPr>
          <w:rFonts w:ascii="Courier New" w:hAnsi="Courier New" w:cs="Courier New"/>
        </w:rPr>
        <w:t>raw_simrad</w:t>
      </w:r>
      <w:proofErr w:type="spellEnd"/>
      <w:r w:rsidRPr="00F41688">
        <w:rPr>
          <w:rFonts w:ascii="Courier New" w:hAnsi="Courier New" w:cs="Courier New"/>
        </w:rPr>
        <w:t xml:space="preserve">, or </w:t>
      </w:r>
      <w:proofErr w:type="spellStart"/>
      <w:r w:rsidRPr="00F41688">
        <w:rPr>
          <w:rFonts w:ascii="Courier New" w:hAnsi="Courier New" w:cs="Courier New"/>
        </w:rPr>
        <w:t>raw_multi</w:t>
      </w:r>
      <w:proofErr w:type="spellEnd"/>
      <w:r w:rsidRPr="00F41688">
        <w:rPr>
          <w:rFonts w:ascii="Courier New" w:hAnsi="Courier New" w:cs="Courier New"/>
        </w:rPr>
        <w:t>.  For example,</w:t>
      </w:r>
    </w:p>
    <w:p w14:paraId="6B949F58" w14:textId="77777777" w:rsidR="00F41688" w:rsidRPr="00F41688" w:rsidRDefault="00F41688" w:rsidP="00F41688">
      <w:pPr>
        <w:shd w:val="clear" w:color="auto" w:fill="E8E8E8" w:themeFill="background2"/>
        <w:spacing w:line="240" w:lineRule="auto"/>
        <w:rPr>
          <w:rFonts w:ascii="Courier New" w:hAnsi="Courier New" w:cs="Courier New"/>
        </w:rPr>
      </w:pPr>
      <w:r w:rsidRPr="00F41688">
        <w:rPr>
          <w:rFonts w:ascii="Courier New" w:hAnsi="Courier New" w:cs="Courier New"/>
        </w:rPr>
        <w:t xml:space="preserve">Multiread is now in </w:t>
      </w:r>
      <w:proofErr w:type="spellStart"/>
      <w:r w:rsidRPr="00F41688">
        <w:rPr>
          <w:rFonts w:ascii="Courier New" w:hAnsi="Courier New" w:cs="Courier New"/>
        </w:rPr>
        <w:t>raw_multi</w:t>
      </w:r>
      <w:proofErr w:type="spellEnd"/>
      <w:r w:rsidRPr="00F41688">
        <w:rPr>
          <w:rFonts w:ascii="Courier New" w:hAnsi="Courier New" w:cs="Courier New"/>
        </w:rPr>
        <w:t>.""",</w:t>
      </w:r>
    </w:p>
    <w:p w14:paraId="3FB1D127" w14:textId="77777777" w:rsidR="00F41688" w:rsidRPr="00F41688" w:rsidRDefault="00F41688" w:rsidP="00F41688">
      <w:pPr>
        <w:shd w:val="clear" w:color="auto" w:fill="E8E8E8" w:themeFill="background2"/>
        <w:spacing w:line="240" w:lineRule="auto"/>
        <w:rPr>
          <w:rFonts w:ascii="Courier New" w:hAnsi="Courier New" w:cs="Courier New"/>
        </w:rPr>
      </w:pPr>
      <w:r w:rsidRPr="00F41688">
        <w:rPr>
          <w:rFonts w:ascii="Courier New" w:hAnsi="Courier New" w:cs="Courier New"/>
        </w:rPr>
        <w:t xml:space="preserve">    </w:t>
      </w:r>
      <w:proofErr w:type="spellStart"/>
      <w:r w:rsidRPr="00F41688">
        <w:rPr>
          <w:rFonts w:ascii="Courier New" w:hAnsi="Courier New" w:cs="Courier New"/>
        </w:rPr>
        <w:t>DeprecationWarning</w:t>
      </w:r>
      <w:proofErr w:type="spellEnd"/>
      <w:r w:rsidRPr="00F41688">
        <w:rPr>
          <w:rFonts w:ascii="Courier New" w:hAnsi="Courier New" w:cs="Courier New"/>
        </w:rPr>
        <w:t>,</w:t>
      </w:r>
    </w:p>
    <w:p w14:paraId="40A2DE12" w14:textId="23B1AB72" w:rsidR="003E36AF" w:rsidRDefault="00F41688" w:rsidP="00F41688">
      <w:pPr>
        <w:shd w:val="clear" w:color="auto" w:fill="E8E8E8" w:themeFill="background2"/>
        <w:spacing w:line="240" w:lineRule="auto"/>
        <w:rPr>
          <w:rFonts w:ascii="Courier New" w:hAnsi="Courier New" w:cs="Courier New"/>
        </w:rPr>
      </w:pPr>
      <w:r w:rsidRPr="00F41688">
        <w:rPr>
          <w:rFonts w:ascii="Courier New" w:hAnsi="Courier New" w:cs="Courier New"/>
        </w:rPr>
        <w:t>)</w:t>
      </w:r>
    </w:p>
    <w:p w14:paraId="0090F95F" w14:textId="77777777" w:rsidR="00F41688" w:rsidRDefault="00F41688" w:rsidP="00F41688">
      <w:pPr>
        <w:rPr>
          <w:rFonts w:ascii="Courier New" w:hAnsi="Courier New" w:cs="Courier New"/>
        </w:rPr>
      </w:pPr>
    </w:p>
    <w:p w14:paraId="33D632D1" w14:textId="0297536E" w:rsidR="00F41688" w:rsidRDefault="00275952" w:rsidP="00F41688">
      <w:r>
        <w:t xml:space="preserve">So </w:t>
      </w:r>
      <w:proofErr w:type="spellStart"/>
      <w:r w:rsidR="00EB58C4">
        <w:t>SysCfg</w:t>
      </w:r>
      <w:proofErr w:type="spellEnd"/>
      <w:r w:rsidR="00EB58C4">
        <w:t xml:space="preserve"> </w:t>
      </w:r>
      <w:r w:rsidR="007F4895">
        <w:t xml:space="preserve">does not exist </w:t>
      </w:r>
      <w:r w:rsidR="00EB58C4">
        <w:t xml:space="preserve">which is why I get the error. </w:t>
      </w:r>
      <w:r w:rsidR="007F4895">
        <w:t xml:space="preserve">The solution might be to add </w:t>
      </w:r>
      <w:proofErr w:type="spellStart"/>
      <w:r w:rsidR="007F4895">
        <w:t>SysCfg</w:t>
      </w:r>
      <w:proofErr w:type="spellEnd"/>
      <w:r w:rsidR="007F4895">
        <w:t xml:space="preserve"> manually to rdiraw.py. I need to figure out what it should contain first, before modifying anything. Then I would need to reinstall the local (modified) copy of pycurrents and re-run the script. </w:t>
      </w:r>
      <w:r w:rsidR="005B2D42">
        <w:t xml:space="preserve">I think the best would be to try and find the older version of it? I have no idea. </w:t>
      </w:r>
    </w:p>
    <w:p w14:paraId="05BC21DB" w14:textId="7BF8EEEB" w:rsidR="004F1321" w:rsidRDefault="006A3C63" w:rsidP="00F41688">
      <w:r>
        <w:t xml:space="preserve">The </w:t>
      </w:r>
      <w:proofErr w:type="spellStart"/>
      <w:r>
        <w:t>SysCfg</w:t>
      </w:r>
      <w:proofErr w:type="spellEnd"/>
      <w:r>
        <w:t xml:space="preserve"> is defined in the raw_rdi.py. </w:t>
      </w:r>
      <w:r w:rsidR="009E7ED3">
        <w:t xml:space="preserve">It might not be the correct one though. I am going to test if it works. </w:t>
      </w:r>
      <w:r w:rsidR="00D57EC9">
        <w:t xml:space="preserve">In a new script: </w:t>
      </w:r>
    </w:p>
    <w:p w14:paraId="457FBDF0" w14:textId="77777777" w:rsidR="0024188C" w:rsidRPr="0024188C" w:rsidRDefault="0024188C" w:rsidP="0048657B">
      <w:pPr>
        <w:shd w:val="clear" w:color="auto" w:fill="E8E8E8" w:themeFill="background2"/>
        <w:rPr>
          <w:rFonts w:ascii="Courier New" w:hAnsi="Courier New" w:cs="Courier New"/>
        </w:rPr>
      </w:pPr>
      <w:r w:rsidRPr="0024188C">
        <w:rPr>
          <w:rFonts w:ascii="Courier New" w:hAnsi="Courier New" w:cs="Courier New"/>
        </w:rPr>
        <w:t xml:space="preserve">from </w:t>
      </w:r>
      <w:proofErr w:type="spellStart"/>
      <w:r w:rsidRPr="0024188C">
        <w:rPr>
          <w:rFonts w:ascii="Courier New" w:hAnsi="Courier New" w:cs="Courier New"/>
        </w:rPr>
        <w:t>pycurrents.adcp.raw_rdi</w:t>
      </w:r>
      <w:proofErr w:type="spellEnd"/>
      <w:r w:rsidRPr="0024188C">
        <w:rPr>
          <w:rFonts w:ascii="Courier New" w:hAnsi="Courier New" w:cs="Courier New"/>
        </w:rPr>
        <w:t xml:space="preserve"> import </w:t>
      </w:r>
      <w:proofErr w:type="spellStart"/>
      <w:r w:rsidRPr="0024188C">
        <w:rPr>
          <w:rFonts w:ascii="Courier New" w:hAnsi="Courier New" w:cs="Courier New"/>
        </w:rPr>
        <w:t>SysCfg</w:t>
      </w:r>
      <w:proofErr w:type="spellEnd"/>
    </w:p>
    <w:p w14:paraId="05C1EF15" w14:textId="77777777" w:rsidR="0048657B" w:rsidRPr="0048657B" w:rsidRDefault="0048657B" w:rsidP="0048657B">
      <w:pPr>
        <w:shd w:val="clear" w:color="auto" w:fill="E8E8E8" w:themeFill="background2"/>
        <w:rPr>
          <w:rFonts w:ascii="Courier New" w:hAnsi="Courier New" w:cs="Courier New"/>
        </w:rPr>
      </w:pPr>
      <w:r w:rsidRPr="0048657B">
        <w:rPr>
          <w:rFonts w:ascii="Courier New" w:hAnsi="Courier New" w:cs="Courier New"/>
        </w:rPr>
        <w:t>print(</w:t>
      </w:r>
      <w:proofErr w:type="spellStart"/>
      <w:r w:rsidRPr="0048657B">
        <w:rPr>
          <w:rFonts w:ascii="Courier New" w:hAnsi="Courier New" w:cs="Courier New"/>
        </w:rPr>
        <w:t>SysCfg</w:t>
      </w:r>
      <w:proofErr w:type="spellEnd"/>
      <w:r w:rsidRPr="0048657B">
        <w:rPr>
          <w:rFonts w:ascii="Courier New" w:hAnsi="Courier New" w:cs="Courier New"/>
        </w:rPr>
        <w:t>(0).up)    # False → upward-facing</w:t>
      </w:r>
    </w:p>
    <w:p w14:paraId="2306A0FD" w14:textId="77777777" w:rsidR="0048657B" w:rsidRDefault="0048657B" w:rsidP="0048657B">
      <w:pPr>
        <w:shd w:val="clear" w:color="auto" w:fill="E8E8E8" w:themeFill="background2"/>
        <w:rPr>
          <w:rFonts w:ascii="Courier New" w:hAnsi="Courier New" w:cs="Courier New"/>
        </w:rPr>
      </w:pPr>
      <w:r w:rsidRPr="0048657B">
        <w:rPr>
          <w:rFonts w:ascii="Courier New" w:hAnsi="Courier New" w:cs="Courier New"/>
        </w:rPr>
        <w:t>print(</w:t>
      </w:r>
      <w:proofErr w:type="spellStart"/>
      <w:r w:rsidRPr="0048657B">
        <w:rPr>
          <w:rFonts w:ascii="Courier New" w:hAnsi="Courier New" w:cs="Courier New"/>
        </w:rPr>
        <w:t>SysCfg</w:t>
      </w:r>
      <w:proofErr w:type="spellEnd"/>
      <w:r w:rsidRPr="0048657B">
        <w:rPr>
          <w:rFonts w:ascii="Courier New" w:hAnsi="Courier New" w:cs="Courier New"/>
        </w:rPr>
        <w:t>(255).up)  # True  → downward-facing</w:t>
      </w:r>
    </w:p>
    <w:p w14:paraId="39BE4C99" w14:textId="505ADA62" w:rsidR="0024188C" w:rsidRDefault="00851977" w:rsidP="0048657B">
      <w:r>
        <w:t xml:space="preserve">Should get this: </w:t>
      </w:r>
    </w:p>
    <w:p w14:paraId="6547175C" w14:textId="77777777" w:rsidR="00851977" w:rsidRPr="00851977" w:rsidRDefault="00851977" w:rsidP="0048657B">
      <w:pPr>
        <w:shd w:val="clear" w:color="auto" w:fill="E8E8E8" w:themeFill="background2"/>
        <w:rPr>
          <w:rFonts w:ascii="Courier New" w:hAnsi="Courier New" w:cs="Courier New"/>
        </w:rPr>
      </w:pPr>
      <w:r w:rsidRPr="00851977">
        <w:rPr>
          <w:rFonts w:ascii="Courier New" w:hAnsi="Courier New" w:cs="Courier New"/>
        </w:rPr>
        <w:t>False</w:t>
      </w:r>
    </w:p>
    <w:p w14:paraId="46FE3017" w14:textId="7358054D" w:rsidR="00851977" w:rsidRDefault="00851977" w:rsidP="0048657B">
      <w:pPr>
        <w:shd w:val="clear" w:color="auto" w:fill="E8E8E8" w:themeFill="background2"/>
        <w:rPr>
          <w:rFonts w:ascii="Courier New" w:hAnsi="Courier New" w:cs="Courier New"/>
        </w:rPr>
      </w:pPr>
      <w:r w:rsidRPr="00851977">
        <w:rPr>
          <w:rFonts w:ascii="Courier New" w:hAnsi="Courier New" w:cs="Courier New"/>
        </w:rPr>
        <w:t>True</w:t>
      </w:r>
    </w:p>
    <w:p w14:paraId="623C7CBB" w14:textId="2EA5E3DF" w:rsidR="00851977" w:rsidRDefault="0048657B" w:rsidP="00851977">
      <w:r>
        <w:t xml:space="preserve">This matches the </w:t>
      </w:r>
      <w:r w:rsidR="00A16FA6">
        <w:t xml:space="preserve">expected logic from </w:t>
      </w:r>
      <w:proofErr w:type="spellStart"/>
      <w:r w:rsidR="00A16FA6">
        <w:t>pycurrents.adcp.raw_rdi.SysCfg</w:t>
      </w:r>
      <w:proofErr w:type="spellEnd"/>
      <w:r w:rsidR="00A16FA6">
        <w:t xml:space="preserve">, which uses bit 7 for orientation: </w:t>
      </w:r>
    </w:p>
    <w:p w14:paraId="489FAA73" w14:textId="77777777" w:rsidR="00032ED1" w:rsidRPr="00032ED1" w:rsidRDefault="00032ED1" w:rsidP="00032ED1">
      <w:r w:rsidRPr="00032ED1">
        <w:t xml:space="preserve">  </w:t>
      </w:r>
      <w:r w:rsidRPr="00032ED1">
        <w:rPr>
          <w:b/>
          <w:bCs/>
        </w:rPr>
        <w:t>Bit 7 = 0</w:t>
      </w:r>
      <w:r w:rsidRPr="00032ED1">
        <w:t xml:space="preserve"> → upward-facing (up = False)</w:t>
      </w:r>
    </w:p>
    <w:p w14:paraId="305AD55F" w14:textId="77777777" w:rsidR="00032ED1" w:rsidRPr="00032ED1" w:rsidRDefault="00032ED1" w:rsidP="00032ED1">
      <w:r w:rsidRPr="00032ED1">
        <w:t xml:space="preserve">  </w:t>
      </w:r>
      <w:r w:rsidRPr="00032ED1">
        <w:rPr>
          <w:b/>
          <w:bCs/>
        </w:rPr>
        <w:t>Bit 7 = 1</w:t>
      </w:r>
      <w:r w:rsidRPr="00032ED1">
        <w:t xml:space="preserve"> → downward-facing (up = True)</w:t>
      </w:r>
    </w:p>
    <w:p w14:paraId="57AF69DC" w14:textId="7DC690A2" w:rsidR="00A16FA6" w:rsidRDefault="009664FF" w:rsidP="00851977">
      <w:r>
        <w:t xml:space="preserve">Next step is to update ADCP_processing_L0_L1.py to use the correct class. </w:t>
      </w:r>
    </w:p>
    <w:p w14:paraId="3B4E1223" w14:textId="77777777" w:rsidR="00755DD5" w:rsidRPr="00755DD5" w:rsidRDefault="00755DD5" w:rsidP="00755DD5">
      <w:pPr>
        <w:rPr>
          <w:b/>
          <w:bCs/>
        </w:rPr>
      </w:pPr>
      <w:r w:rsidRPr="00755DD5">
        <w:rPr>
          <w:b/>
          <w:bCs/>
        </w:rPr>
        <w:t>In ADCP_processing_L0_L1.py:</w:t>
      </w:r>
    </w:p>
    <w:p w14:paraId="3D1AA6C0" w14:textId="77777777" w:rsidR="00755DD5" w:rsidRPr="00755DD5" w:rsidRDefault="00755DD5" w:rsidP="00755DD5">
      <w:pPr>
        <w:numPr>
          <w:ilvl w:val="0"/>
          <w:numId w:val="13"/>
        </w:numPr>
      </w:pPr>
      <w:r w:rsidRPr="00755DD5">
        <w:rPr>
          <w:b/>
          <w:bCs/>
        </w:rPr>
        <w:t>Find and replace this line</w:t>
      </w:r>
      <w:r w:rsidRPr="00755DD5">
        <w:t xml:space="preserve"> (somewhere near the top):</w:t>
      </w:r>
    </w:p>
    <w:p w14:paraId="326CE3BB" w14:textId="77777777" w:rsidR="00755DD5" w:rsidRPr="00755DD5" w:rsidRDefault="00755DD5" w:rsidP="00755DD5">
      <w:pPr>
        <w:rPr>
          <w:rFonts w:ascii="Courier New" w:hAnsi="Courier New" w:cs="Courier New"/>
        </w:rPr>
      </w:pPr>
      <w:r w:rsidRPr="00755DD5">
        <w:rPr>
          <w:rFonts w:ascii="Courier New" w:hAnsi="Courier New" w:cs="Courier New"/>
          <w:shd w:val="clear" w:color="auto" w:fill="E8E8E8" w:themeFill="background2"/>
        </w:rPr>
        <w:t xml:space="preserve">from </w:t>
      </w:r>
      <w:proofErr w:type="spellStart"/>
      <w:r w:rsidRPr="00755DD5">
        <w:rPr>
          <w:rFonts w:ascii="Courier New" w:hAnsi="Courier New" w:cs="Courier New"/>
          <w:shd w:val="clear" w:color="auto" w:fill="E8E8E8" w:themeFill="background2"/>
        </w:rPr>
        <w:t>pycurrents.adcp</w:t>
      </w:r>
      <w:proofErr w:type="spellEnd"/>
      <w:r w:rsidRPr="00755DD5">
        <w:rPr>
          <w:rFonts w:ascii="Courier New" w:hAnsi="Courier New" w:cs="Courier New"/>
          <w:shd w:val="clear" w:color="auto" w:fill="E8E8E8" w:themeFill="background2"/>
        </w:rPr>
        <w:t xml:space="preserve"> import </w:t>
      </w:r>
      <w:proofErr w:type="spellStart"/>
      <w:r w:rsidRPr="00755DD5">
        <w:rPr>
          <w:rFonts w:ascii="Courier New" w:hAnsi="Courier New" w:cs="Courier New"/>
          <w:shd w:val="clear" w:color="auto" w:fill="E8E8E8" w:themeFill="background2"/>
        </w:rPr>
        <w:t>rdiraw</w:t>
      </w:r>
      <w:proofErr w:type="spellEnd"/>
    </w:p>
    <w:p w14:paraId="1669434B" w14:textId="77777777" w:rsidR="00755DD5" w:rsidRPr="00755DD5" w:rsidRDefault="00755DD5" w:rsidP="00755DD5">
      <w:r w:rsidRPr="00755DD5">
        <w:t>with:</w:t>
      </w:r>
    </w:p>
    <w:p w14:paraId="05B728C0" w14:textId="77777777" w:rsidR="00755DD5" w:rsidRPr="00755DD5" w:rsidRDefault="00755DD5" w:rsidP="00755DD5">
      <w:pPr>
        <w:shd w:val="clear" w:color="auto" w:fill="E8E8E8" w:themeFill="background2"/>
        <w:rPr>
          <w:rFonts w:ascii="Courier New" w:hAnsi="Courier New" w:cs="Courier New"/>
        </w:rPr>
      </w:pPr>
      <w:r w:rsidRPr="00755DD5">
        <w:rPr>
          <w:rFonts w:ascii="Courier New" w:hAnsi="Courier New" w:cs="Courier New"/>
        </w:rPr>
        <w:t xml:space="preserve">from </w:t>
      </w:r>
      <w:proofErr w:type="spellStart"/>
      <w:r w:rsidRPr="00755DD5">
        <w:rPr>
          <w:rFonts w:ascii="Courier New" w:hAnsi="Courier New" w:cs="Courier New"/>
        </w:rPr>
        <w:t>pycurrents.adcp.raw_rdi</w:t>
      </w:r>
      <w:proofErr w:type="spellEnd"/>
      <w:r w:rsidRPr="00755DD5">
        <w:rPr>
          <w:rFonts w:ascii="Courier New" w:hAnsi="Courier New" w:cs="Courier New"/>
        </w:rPr>
        <w:t xml:space="preserve"> import </w:t>
      </w:r>
      <w:proofErr w:type="spellStart"/>
      <w:r w:rsidRPr="00755DD5">
        <w:rPr>
          <w:rFonts w:ascii="Courier New" w:hAnsi="Courier New" w:cs="Courier New"/>
        </w:rPr>
        <w:t>SysCfg</w:t>
      </w:r>
      <w:proofErr w:type="spellEnd"/>
    </w:p>
    <w:p w14:paraId="5EA31468" w14:textId="5AAA9FBE" w:rsidR="00755DD5" w:rsidRPr="00755DD5" w:rsidRDefault="00755DD5" w:rsidP="00755DD5">
      <w:pPr>
        <w:numPr>
          <w:ilvl w:val="0"/>
          <w:numId w:val="13"/>
        </w:numPr>
      </w:pPr>
      <w:r w:rsidRPr="00755DD5">
        <w:rPr>
          <w:b/>
          <w:bCs/>
        </w:rPr>
        <w:t>Find this usage later in the code</w:t>
      </w:r>
      <w:r w:rsidRPr="00755DD5">
        <w:t>:</w:t>
      </w:r>
      <w:r w:rsidR="003D357B">
        <w:t xml:space="preserve"> at line </w:t>
      </w:r>
      <w:r w:rsidR="00663935">
        <w:t>563</w:t>
      </w:r>
    </w:p>
    <w:p w14:paraId="0F6FC5A5" w14:textId="77777777" w:rsidR="00755DD5" w:rsidRPr="00755DD5" w:rsidRDefault="00755DD5" w:rsidP="00755DD5">
      <w:pPr>
        <w:shd w:val="clear" w:color="auto" w:fill="E8E8E8" w:themeFill="background2"/>
        <w:rPr>
          <w:rFonts w:ascii="Courier New" w:hAnsi="Courier New" w:cs="Courier New"/>
        </w:rPr>
      </w:pPr>
      <w:r w:rsidRPr="00755DD5">
        <w:rPr>
          <w:rFonts w:ascii="Courier New" w:hAnsi="Courier New" w:cs="Courier New"/>
        </w:rPr>
        <w:lastRenderedPageBreak/>
        <w:t>orientations = [</w:t>
      </w:r>
      <w:proofErr w:type="spellStart"/>
      <w:r w:rsidRPr="00755DD5">
        <w:rPr>
          <w:rFonts w:ascii="Courier New" w:hAnsi="Courier New" w:cs="Courier New"/>
        </w:rPr>
        <w:t>rdiraw.SysCfg</w:t>
      </w:r>
      <w:proofErr w:type="spellEnd"/>
      <w:r w:rsidRPr="00755DD5">
        <w:rPr>
          <w:rFonts w:ascii="Courier New" w:hAnsi="Courier New" w:cs="Courier New"/>
        </w:rPr>
        <w:t>(</w:t>
      </w:r>
      <w:proofErr w:type="spellStart"/>
      <w:r w:rsidRPr="00755DD5">
        <w:rPr>
          <w:rFonts w:ascii="Courier New" w:hAnsi="Courier New" w:cs="Courier New"/>
        </w:rPr>
        <w:t>fl</w:t>
      </w:r>
      <w:proofErr w:type="spellEnd"/>
      <w:r w:rsidRPr="00755DD5">
        <w:rPr>
          <w:rFonts w:ascii="Courier New" w:hAnsi="Courier New" w:cs="Courier New"/>
        </w:rPr>
        <w:t xml:space="preserve">).up for </w:t>
      </w:r>
      <w:proofErr w:type="spellStart"/>
      <w:r w:rsidRPr="00755DD5">
        <w:rPr>
          <w:rFonts w:ascii="Courier New" w:hAnsi="Courier New" w:cs="Courier New"/>
        </w:rPr>
        <w:t>fl</w:t>
      </w:r>
      <w:proofErr w:type="spellEnd"/>
      <w:r w:rsidRPr="00755DD5">
        <w:rPr>
          <w:rFonts w:ascii="Courier New" w:hAnsi="Courier New" w:cs="Courier New"/>
        </w:rPr>
        <w:t xml:space="preserve"> in </w:t>
      </w:r>
      <w:proofErr w:type="spellStart"/>
      <w:r w:rsidRPr="00755DD5">
        <w:rPr>
          <w:rFonts w:ascii="Courier New" w:hAnsi="Courier New" w:cs="Courier New"/>
        </w:rPr>
        <w:t>fixed_leader.raw.FixedLeader</w:t>
      </w:r>
      <w:proofErr w:type="spellEnd"/>
      <w:r w:rsidRPr="00755DD5">
        <w:rPr>
          <w:rFonts w:ascii="Courier New" w:hAnsi="Courier New" w:cs="Courier New"/>
        </w:rPr>
        <w:t>['</w:t>
      </w:r>
      <w:proofErr w:type="spellStart"/>
      <w:r w:rsidRPr="00755DD5">
        <w:rPr>
          <w:rFonts w:ascii="Courier New" w:hAnsi="Courier New" w:cs="Courier New"/>
        </w:rPr>
        <w:t>SysCfg</w:t>
      </w:r>
      <w:proofErr w:type="spellEnd"/>
      <w:r w:rsidRPr="00755DD5">
        <w:rPr>
          <w:rFonts w:ascii="Courier New" w:hAnsi="Courier New" w:cs="Courier New"/>
        </w:rPr>
        <w:t>']]</w:t>
      </w:r>
    </w:p>
    <w:p w14:paraId="4DFE0383" w14:textId="77777777" w:rsidR="00755DD5" w:rsidRPr="00755DD5" w:rsidRDefault="00755DD5" w:rsidP="00755DD5">
      <w:r w:rsidRPr="00755DD5">
        <w:t>and replace it with:</w:t>
      </w:r>
    </w:p>
    <w:p w14:paraId="615D197A" w14:textId="77777777" w:rsidR="00755DD5" w:rsidRPr="00755DD5" w:rsidRDefault="00755DD5" w:rsidP="00755DD5">
      <w:pPr>
        <w:shd w:val="clear" w:color="auto" w:fill="E8E8E8" w:themeFill="background2"/>
        <w:rPr>
          <w:rFonts w:ascii="Courier New" w:hAnsi="Courier New" w:cs="Courier New"/>
        </w:rPr>
      </w:pPr>
      <w:r w:rsidRPr="00755DD5">
        <w:rPr>
          <w:rFonts w:ascii="Courier New" w:hAnsi="Courier New" w:cs="Courier New"/>
        </w:rPr>
        <w:t>orientations = [</w:t>
      </w:r>
      <w:proofErr w:type="spellStart"/>
      <w:r w:rsidRPr="00755DD5">
        <w:rPr>
          <w:rFonts w:ascii="Courier New" w:hAnsi="Courier New" w:cs="Courier New"/>
        </w:rPr>
        <w:t>SysCfg</w:t>
      </w:r>
      <w:proofErr w:type="spellEnd"/>
      <w:r w:rsidRPr="00755DD5">
        <w:rPr>
          <w:rFonts w:ascii="Courier New" w:hAnsi="Courier New" w:cs="Courier New"/>
        </w:rPr>
        <w:t>(</w:t>
      </w:r>
      <w:proofErr w:type="spellStart"/>
      <w:r w:rsidRPr="00755DD5">
        <w:rPr>
          <w:rFonts w:ascii="Courier New" w:hAnsi="Courier New" w:cs="Courier New"/>
        </w:rPr>
        <w:t>fl</w:t>
      </w:r>
      <w:proofErr w:type="spellEnd"/>
      <w:r w:rsidRPr="00755DD5">
        <w:rPr>
          <w:rFonts w:ascii="Courier New" w:hAnsi="Courier New" w:cs="Courier New"/>
        </w:rPr>
        <w:t xml:space="preserve">).up for </w:t>
      </w:r>
      <w:proofErr w:type="spellStart"/>
      <w:r w:rsidRPr="00755DD5">
        <w:rPr>
          <w:rFonts w:ascii="Courier New" w:hAnsi="Courier New" w:cs="Courier New"/>
        </w:rPr>
        <w:t>fl</w:t>
      </w:r>
      <w:proofErr w:type="spellEnd"/>
      <w:r w:rsidRPr="00755DD5">
        <w:rPr>
          <w:rFonts w:ascii="Courier New" w:hAnsi="Courier New" w:cs="Courier New"/>
        </w:rPr>
        <w:t xml:space="preserve"> in </w:t>
      </w:r>
      <w:proofErr w:type="spellStart"/>
      <w:r w:rsidRPr="00755DD5">
        <w:rPr>
          <w:rFonts w:ascii="Courier New" w:hAnsi="Courier New" w:cs="Courier New"/>
        </w:rPr>
        <w:t>fixed_leader.raw.FixedLeader</w:t>
      </w:r>
      <w:proofErr w:type="spellEnd"/>
      <w:r w:rsidRPr="00755DD5">
        <w:rPr>
          <w:rFonts w:ascii="Courier New" w:hAnsi="Courier New" w:cs="Courier New"/>
        </w:rPr>
        <w:t>['</w:t>
      </w:r>
      <w:proofErr w:type="spellStart"/>
      <w:r w:rsidRPr="00755DD5">
        <w:rPr>
          <w:rFonts w:ascii="Courier New" w:hAnsi="Courier New" w:cs="Courier New"/>
        </w:rPr>
        <w:t>SysCfg</w:t>
      </w:r>
      <w:proofErr w:type="spellEnd"/>
      <w:r w:rsidRPr="00755DD5">
        <w:rPr>
          <w:rFonts w:ascii="Courier New" w:hAnsi="Courier New" w:cs="Courier New"/>
        </w:rPr>
        <w:t>'</w:t>
      </w:r>
    </w:p>
    <w:p w14:paraId="23FF5325" w14:textId="1AA7AC41" w:rsidR="00755DD5" w:rsidRDefault="0057022F" w:rsidP="00755DD5">
      <w:pPr>
        <w:rPr>
          <w:rFonts w:ascii="Courier New" w:hAnsi="Courier New" w:cs="Courier New"/>
          <w:shd w:val="clear" w:color="auto" w:fill="E8E8E8" w:themeFill="background2"/>
        </w:rPr>
      </w:pPr>
      <w:r>
        <w:t xml:space="preserve">Save the changes and rerun the script: </w:t>
      </w:r>
      <w:r>
        <w:br/>
      </w:r>
      <w:r w:rsidR="00671869" w:rsidRPr="00671869">
        <w:rPr>
          <w:rFonts w:ascii="Courier New" w:hAnsi="Courier New" w:cs="Courier New"/>
          <w:shd w:val="clear" w:color="auto" w:fill="E8E8E8" w:themeFill="background2"/>
        </w:rPr>
        <w:t xml:space="preserve">(adcp37) </w:t>
      </w:r>
      <w:proofErr w:type="spellStart"/>
      <w:r w:rsidR="00671869" w:rsidRPr="00671869">
        <w:rPr>
          <w:rFonts w:ascii="Courier New" w:hAnsi="Courier New" w:cs="Courier New"/>
          <w:shd w:val="clear" w:color="auto" w:fill="E8E8E8" w:themeFill="background2"/>
        </w:rPr>
        <w:t>ethan@bigtop</w:t>
      </w:r>
      <w:proofErr w:type="spellEnd"/>
      <w:r w:rsidR="00671869" w:rsidRPr="00671869">
        <w:rPr>
          <w:rFonts w:ascii="Courier New" w:hAnsi="Courier New" w:cs="Courier New"/>
          <w:shd w:val="clear" w:color="auto" w:fill="E8E8E8" w:themeFill="background2"/>
        </w:rPr>
        <w:t>:~/</w:t>
      </w:r>
      <w:proofErr w:type="spellStart"/>
      <w:r w:rsidR="00671869" w:rsidRPr="00671869">
        <w:rPr>
          <w:rFonts w:ascii="Courier New" w:hAnsi="Courier New" w:cs="Courier New"/>
          <w:shd w:val="clear" w:color="auto" w:fill="E8E8E8" w:themeFill="background2"/>
        </w:rPr>
        <w:t>adcp</w:t>
      </w:r>
      <w:proofErr w:type="spellEnd"/>
      <w:r w:rsidR="00671869" w:rsidRPr="00671869">
        <w:rPr>
          <w:rFonts w:ascii="Courier New" w:hAnsi="Courier New" w:cs="Courier New"/>
          <w:shd w:val="clear" w:color="auto" w:fill="E8E8E8" w:themeFill="background2"/>
        </w:rPr>
        <w:t>/</w:t>
      </w:r>
      <w:proofErr w:type="spellStart"/>
      <w:r w:rsidR="00671869" w:rsidRPr="00671869">
        <w:rPr>
          <w:rFonts w:ascii="Courier New" w:hAnsi="Courier New" w:cs="Courier New"/>
          <w:shd w:val="clear" w:color="auto" w:fill="E8E8E8" w:themeFill="background2"/>
        </w:rPr>
        <w:t>pycurrents_ADCP_processing</w:t>
      </w:r>
      <w:proofErr w:type="spellEnd"/>
      <w:r w:rsidR="00671869" w:rsidRPr="00671869">
        <w:rPr>
          <w:rFonts w:ascii="Courier New" w:hAnsi="Courier New" w:cs="Courier New"/>
          <w:shd w:val="clear" w:color="auto" w:fill="E8E8E8" w:themeFill="background2"/>
        </w:rPr>
        <w:t>$ python pycurrents_ADCP_processing/create_nc.py</w:t>
      </w:r>
    </w:p>
    <w:p w14:paraId="68217CFB" w14:textId="77777777" w:rsidR="00DC4E77" w:rsidRDefault="00377B71" w:rsidP="00671869">
      <w:r>
        <w:t>There are still issues</w:t>
      </w:r>
      <w:r w:rsidR="0074697E">
        <w:t>.</w:t>
      </w:r>
      <w:r>
        <w:t xml:space="preserve"> Possibly need to add </w:t>
      </w:r>
      <w:r w:rsidRPr="00377B71">
        <w:rPr>
          <w:rFonts w:ascii="Courier New" w:hAnsi="Courier New" w:cs="Courier New"/>
          <w:shd w:val="clear" w:color="auto" w:fill="E8E8E8" w:themeFill="background2"/>
        </w:rPr>
        <w:t xml:space="preserve">import </w:t>
      </w:r>
      <w:proofErr w:type="spellStart"/>
      <w:r w:rsidRPr="00377B71">
        <w:rPr>
          <w:rFonts w:ascii="Courier New" w:hAnsi="Courier New" w:cs="Courier New"/>
          <w:shd w:val="clear" w:color="auto" w:fill="E8E8E8" w:themeFill="background2"/>
        </w:rPr>
        <w:t>pycurrents.adcp.rdiraw</w:t>
      </w:r>
      <w:proofErr w:type="spellEnd"/>
      <w:r w:rsidRPr="00377B71">
        <w:rPr>
          <w:rFonts w:ascii="Courier New" w:hAnsi="Courier New" w:cs="Courier New"/>
          <w:shd w:val="clear" w:color="auto" w:fill="E8E8E8" w:themeFill="background2"/>
        </w:rPr>
        <w:t xml:space="preserve"> as </w:t>
      </w:r>
      <w:proofErr w:type="spellStart"/>
      <w:r w:rsidRPr="00377B71">
        <w:rPr>
          <w:rFonts w:ascii="Courier New" w:hAnsi="Courier New" w:cs="Courier New"/>
          <w:shd w:val="clear" w:color="auto" w:fill="E8E8E8" w:themeFill="background2"/>
        </w:rPr>
        <w:t>rdiraw</w:t>
      </w:r>
      <w:proofErr w:type="spellEnd"/>
      <w:r>
        <w:t xml:space="preserve"> back to the top of the script.</w:t>
      </w:r>
    </w:p>
    <w:p w14:paraId="2D7128B0" w14:textId="77777777" w:rsidR="001F159E" w:rsidRDefault="00DC4E77" w:rsidP="00671869">
      <w:r>
        <w:t xml:space="preserve">I reran the script, and the problem is still persisting. </w:t>
      </w:r>
      <w:r w:rsidR="00BA12A2">
        <w:t xml:space="preserve">I am hitting a bit of a wall here. I might need to try again tomorrow. </w:t>
      </w:r>
    </w:p>
    <w:p w14:paraId="250757BC" w14:textId="191A347A" w:rsidR="00671869" w:rsidRPr="00671869" w:rsidRDefault="001F159E" w:rsidP="00671869">
      <w:r>
        <w:t xml:space="preserve">Status: I need to try and figure out how to run the examples. If I fail to do so by mid-day, I should try and move on and see if I can figure out how to use one of my own data files. </w:t>
      </w:r>
      <w:r w:rsidR="0074697E">
        <w:br/>
      </w:r>
    </w:p>
    <w:sectPr w:rsidR="00671869" w:rsidRPr="0067186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F0013"/>
    <w:multiLevelType w:val="multilevel"/>
    <w:tmpl w:val="0128D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427662"/>
    <w:multiLevelType w:val="multilevel"/>
    <w:tmpl w:val="C98805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875383"/>
    <w:multiLevelType w:val="hybridMultilevel"/>
    <w:tmpl w:val="E38280B4"/>
    <w:lvl w:ilvl="0" w:tplc="F0B05096">
      <w:start w:val="1"/>
      <w:numFmt w:val="decimal"/>
      <w:lvlText w:val="%1."/>
      <w:lvlJc w:val="left"/>
      <w:pPr>
        <w:ind w:left="720" w:hanging="360"/>
      </w:pPr>
      <w:rPr>
        <w:rFonts w:hint="default"/>
        <w:b/>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1A747F46"/>
    <w:multiLevelType w:val="multilevel"/>
    <w:tmpl w:val="06A8DA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D586AA4"/>
    <w:multiLevelType w:val="multilevel"/>
    <w:tmpl w:val="C660D1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FB77806"/>
    <w:multiLevelType w:val="multilevel"/>
    <w:tmpl w:val="946EE2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604255D"/>
    <w:multiLevelType w:val="multilevel"/>
    <w:tmpl w:val="4FE0D24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752217C"/>
    <w:multiLevelType w:val="multilevel"/>
    <w:tmpl w:val="79505B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29A0095"/>
    <w:multiLevelType w:val="hybridMultilevel"/>
    <w:tmpl w:val="043AA1C2"/>
    <w:lvl w:ilvl="0" w:tplc="F4D2C8F6">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661174A6"/>
    <w:multiLevelType w:val="hybridMultilevel"/>
    <w:tmpl w:val="5C661FA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 w15:restartNumberingAfterBreak="0">
    <w:nsid w:val="700429D7"/>
    <w:multiLevelType w:val="hybridMultilevel"/>
    <w:tmpl w:val="F5C8B47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74873770"/>
    <w:multiLevelType w:val="hybridMultilevel"/>
    <w:tmpl w:val="CA2C7A2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74E966AA"/>
    <w:multiLevelType w:val="multilevel"/>
    <w:tmpl w:val="A45262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21291550">
    <w:abstractNumId w:val="8"/>
  </w:num>
  <w:num w:numId="2" w16cid:durableId="451826500">
    <w:abstractNumId w:val="1"/>
  </w:num>
  <w:num w:numId="3" w16cid:durableId="1766993922">
    <w:abstractNumId w:val="4"/>
  </w:num>
  <w:num w:numId="4" w16cid:durableId="189030104">
    <w:abstractNumId w:val="0"/>
  </w:num>
  <w:num w:numId="5" w16cid:durableId="150022034">
    <w:abstractNumId w:val="5"/>
  </w:num>
  <w:num w:numId="6" w16cid:durableId="1624966331">
    <w:abstractNumId w:val="6"/>
  </w:num>
  <w:num w:numId="7" w16cid:durableId="1437168903">
    <w:abstractNumId w:val="11"/>
  </w:num>
  <w:num w:numId="8" w16cid:durableId="2126651221">
    <w:abstractNumId w:val="9"/>
  </w:num>
  <w:num w:numId="9" w16cid:durableId="1975133666">
    <w:abstractNumId w:val="2"/>
  </w:num>
  <w:num w:numId="10" w16cid:durableId="173886451">
    <w:abstractNumId w:val="10"/>
  </w:num>
  <w:num w:numId="11" w16cid:durableId="1766999523">
    <w:abstractNumId w:val="7"/>
  </w:num>
  <w:num w:numId="12" w16cid:durableId="1718697042">
    <w:abstractNumId w:val="12"/>
  </w:num>
  <w:num w:numId="13" w16cid:durableId="94654134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38B2"/>
    <w:rsid w:val="00005FE4"/>
    <w:rsid w:val="00030E15"/>
    <w:rsid w:val="00032ED1"/>
    <w:rsid w:val="00034846"/>
    <w:rsid w:val="00052570"/>
    <w:rsid w:val="00056486"/>
    <w:rsid w:val="000E23B9"/>
    <w:rsid w:val="00106242"/>
    <w:rsid w:val="00121730"/>
    <w:rsid w:val="001476F2"/>
    <w:rsid w:val="001721A6"/>
    <w:rsid w:val="00182F35"/>
    <w:rsid w:val="001A4DA7"/>
    <w:rsid w:val="001D585E"/>
    <w:rsid w:val="001D5D84"/>
    <w:rsid w:val="001D71D4"/>
    <w:rsid w:val="001F159E"/>
    <w:rsid w:val="001F4EEA"/>
    <w:rsid w:val="001F61AD"/>
    <w:rsid w:val="002031DF"/>
    <w:rsid w:val="00226BE6"/>
    <w:rsid w:val="002274A1"/>
    <w:rsid w:val="00231539"/>
    <w:rsid w:val="00232BFF"/>
    <w:rsid w:val="0024188C"/>
    <w:rsid w:val="00251715"/>
    <w:rsid w:val="00254F30"/>
    <w:rsid w:val="00256231"/>
    <w:rsid w:val="00265EA8"/>
    <w:rsid w:val="00275952"/>
    <w:rsid w:val="0027606B"/>
    <w:rsid w:val="002854AA"/>
    <w:rsid w:val="002925F7"/>
    <w:rsid w:val="00292D14"/>
    <w:rsid w:val="002B3AE4"/>
    <w:rsid w:val="002C12EE"/>
    <w:rsid w:val="002C4160"/>
    <w:rsid w:val="002E1125"/>
    <w:rsid w:val="002E356A"/>
    <w:rsid w:val="002E4A1D"/>
    <w:rsid w:val="00327B61"/>
    <w:rsid w:val="00351EA1"/>
    <w:rsid w:val="00352C4E"/>
    <w:rsid w:val="00361CC6"/>
    <w:rsid w:val="00377B71"/>
    <w:rsid w:val="003851DF"/>
    <w:rsid w:val="003B60CA"/>
    <w:rsid w:val="003D357B"/>
    <w:rsid w:val="003E36AF"/>
    <w:rsid w:val="003F6025"/>
    <w:rsid w:val="003F7B10"/>
    <w:rsid w:val="00412BE8"/>
    <w:rsid w:val="00433DF5"/>
    <w:rsid w:val="004433DB"/>
    <w:rsid w:val="00445E3E"/>
    <w:rsid w:val="00450198"/>
    <w:rsid w:val="00450F9B"/>
    <w:rsid w:val="004541A1"/>
    <w:rsid w:val="00460255"/>
    <w:rsid w:val="004801BA"/>
    <w:rsid w:val="00482DA7"/>
    <w:rsid w:val="00484EB7"/>
    <w:rsid w:val="0048657B"/>
    <w:rsid w:val="004D0EE3"/>
    <w:rsid w:val="004D7E3C"/>
    <w:rsid w:val="004F1321"/>
    <w:rsid w:val="004F58E7"/>
    <w:rsid w:val="004F6C26"/>
    <w:rsid w:val="005011F9"/>
    <w:rsid w:val="00543BAE"/>
    <w:rsid w:val="0057022F"/>
    <w:rsid w:val="00585711"/>
    <w:rsid w:val="00590FF2"/>
    <w:rsid w:val="005922EE"/>
    <w:rsid w:val="005A583E"/>
    <w:rsid w:val="005A74C6"/>
    <w:rsid w:val="005B2D42"/>
    <w:rsid w:val="005C5DE1"/>
    <w:rsid w:val="005E5B09"/>
    <w:rsid w:val="005E5E19"/>
    <w:rsid w:val="005E76E2"/>
    <w:rsid w:val="005F37C0"/>
    <w:rsid w:val="0060449F"/>
    <w:rsid w:val="0061712E"/>
    <w:rsid w:val="00624FEF"/>
    <w:rsid w:val="00632FCB"/>
    <w:rsid w:val="00663935"/>
    <w:rsid w:val="00671869"/>
    <w:rsid w:val="00676B62"/>
    <w:rsid w:val="006774C7"/>
    <w:rsid w:val="0069287C"/>
    <w:rsid w:val="00695682"/>
    <w:rsid w:val="00695A53"/>
    <w:rsid w:val="006A3C63"/>
    <w:rsid w:val="006B368C"/>
    <w:rsid w:val="006E2B4B"/>
    <w:rsid w:val="006F59EB"/>
    <w:rsid w:val="00700137"/>
    <w:rsid w:val="007048D7"/>
    <w:rsid w:val="00704E81"/>
    <w:rsid w:val="00705CF9"/>
    <w:rsid w:val="00711459"/>
    <w:rsid w:val="00713C8E"/>
    <w:rsid w:val="00735785"/>
    <w:rsid w:val="0074697E"/>
    <w:rsid w:val="00753354"/>
    <w:rsid w:val="0075423C"/>
    <w:rsid w:val="00755DD5"/>
    <w:rsid w:val="0079365C"/>
    <w:rsid w:val="007C1368"/>
    <w:rsid w:val="007C2C6C"/>
    <w:rsid w:val="007D3A34"/>
    <w:rsid w:val="007D5F63"/>
    <w:rsid w:val="007E21DD"/>
    <w:rsid w:val="007F2144"/>
    <w:rsid w:val="007F4895"/>
    <w:rsid w:val="008002F4"/>
    <w:rsid w:val="00822F3C"/>
    <w:rsid w:val="00830046"/>
    <w:rsid w:val="00851977"/>
    <w:rsid w:val="008612C7"/>
    <w:rsid w:val="00870D0B"/>
    <w:rsid w:val="00882567"/>
    <w:rsid w:val="008826CA"/>
    <w:rsid w:val="00884745"/>
    <w:rsid w:val="008A3300"/>
    <w:rsid w:val="008E4C9F"/>
    <w:rsid w:val="008E59FE"/>
    <w:rsid w:val="008F02D6"/>
    <w:rsid w:val="00900D68"/>
    <w:rsid w:val="00911F73"/>
    <w:rsid w:val="00924C63"/>
    <w:rsid w:val="00926A19"/>
    <w:rsid w:val="00955A24"/>
    <w:rsid w:val="00956E03"/>
    <w:rsid w:val="009664FF"/>
    <w:rsid w:val="00991B23"/>
    <w:rsid w:val="009A75E1"/>
    <w:rsid w:val="009E7ED3"/>
    <w:rsid w:val="00A003AE"/>
    <w:rsid w:val="00A16084"/>
    <w:rsid w:val="00A16327"/>
    <w:rsid w:val="00A16FA6"/>
    <w:rsid w:val="00A31508"/>
    <w:rsid w:val="00A338B2"/>
    <w:rsid w:val="00A36173"/>
    <w:rsid w:val="00A41BDE"/>
    <w:rsid w:val="00A50ACB"/>
    <w:rsid w:val="00A80C09"/>
    <w:rsid w:val="00AA15D0"/>
    <w:rsid w:val="00AA51D1"/>
    <w:rsid w:val="00AA6A37"/>
    <w:rsid w:val="00AB100B"/>
    <w:rsid w:val="00AE1128"/>
    <w:rsid w:val="00B11454"/>
    <w:rsid w:val="00B11DC4"/>
    <w:rsid w:val="00B42F81"/>
    <w:rsid w:val="00BA12A2"/>
    <w:rsid w:val="00BA21C1"/>
    <w:rsid w:val="00BA558E"/>
    <w:rsid w:val="00BB42BB"/>
    <w:rsid w:val="00BC55AD"/>
    <w:rsid w:val="00BD57B4"/>
    <w:rsid w:val="00BF1CB6"/>
    <w:rsid w:val="00C004DF"/>
    <w:rsid w:val="00C0332A"/>
    <w:rsid w:val="00C14A74"/>
    <w:rsid w:val="00C43903"/>
    <w:rsid w:val="00C5787D"/>
    <w:rsid w:val="00C63E06"/>
    <w:rsid w:val="00C6526A"/>
    <w:rsid w:val="00C70C09"/>
    <w:rsid w:val="00C850CA"/>
    <w:rsid w:val="00C87ACA"/>
    <w:rsid w:val="00C92691"/>
    <w:rsid w:val="00CC6C86"/>
    <w:rsid w:val="00CE0950"/>
    <w:rsid w:val="00CE2CF6"/>
    <w:rsid w:val="00CF110F"/>
    <w:rsid w:val="00D170E7"/>
    <w:rsid w:val="00D20B1C"/>
    <w:rsid w:val="00D43394"/>
    <w:rsid w:val="00D44A4A"/>
    <w:rsid w:val="00D56DEC"/>
    <w:rsid w:val="00D57EC9"/>
    <w:rsid w:val="00D678B9"/>
    <w:rsid w:val="00D93B74"/>
    <w:rsid w:val="00DC2B7A"/>
    <w:rsid w:val="00DC39FF"/>
    <w:rsid w:val="00DC4E77"/>
    <w:rsid w:val="00DE3542"/>
    <w:rsid w:val="00DF4F38"/>
    <w:rsid w:val="00E020C1"/>
    <w:rsid w:val="00E24E96"/>
    <w:rsid w:val="00E71733"/>
    <w:rsid w:val="00E97092"/>
    <w:rsid w:val="00EB58C4"/>
    <w:rsid w:val="00EC0E42"/>
    <w:rsid w:val="00F029D9"/>
    <w:rsid w:val="00F10B9D"/>
    <w:rsid w:val="00F1409B"/>
    <w:rsid w:val="00F41688"/>
    <w:rsid w:val="00F5109C"/>
    <w:rsid w:val="00F61E42"/>
    <w:rsid w:val="00F659E1"/>
    <w:rsid w:val="00F66D09"/>
    <w:rsid w:val="00F77ED0"/>
    <w:rsid w:val="00FA4558"/>
    <w:rsid w:val="00FC5F3B"/>
    <w:rsid w:val="00FD61CC"/>
    <w:rsid w:val="00FD7ED1"/>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5F5C2A"/>
  <w15:chartTrackingRefBased/>
  <w15:docId w15:val="{727F477F-3081-4779-AFFF-E265440037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0B9D"/>
  </w:style>
  <w:style w:type="paragraph" w:styleId="Heading1">
    <w:name w:val="heading 1"/>
    <w:basedOn w:val="Normal"/>
    <w:next w:val="Normal"/>
    <w:link w:val="Heading1Char"/>
    <w:uiPriority w:val="9"/>
    <w:qFormat/>
    <w:rsid w:val="00A338B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338B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338B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338B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A338B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A338B2"/>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A338B2"/>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A338B2"/>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A338B2"/>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38B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338B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338B2"/>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338B2"/>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A338B2"/>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A338B2"/>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A338B2"/>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A338B2"/>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A338B2"/>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A338B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38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338B2"/>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338B2"/>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A338B2"/>
    <w:pPr>
      <w:spacing w:before="160"/>
      <w:jc w:val="center"/>
    </w:pPr>
    <w:rPr>
      <w:i/>
      <w:iCs/>
      <w:color w:val="404040" w:themeColor="text1" w:themeTint="BF"/>
    </w:rPr>
  </w:style>
  <w:style w:type="character" w:customStyle="1" w:styleId="QuoteChar">
    <w:name w:val="Quote Char"/>
    <w:basedOn w:val="DefaultParagraphFont"/>
    <w:link w:val="Quote"/>
    <w:uiPriority w:val="29"/>
    <w:rsid w:val="00A338B2"/>
    <w:rPr>
      <w:i/>
      <w:iCs/>
      <w:color w:val="404040" w:themeColor="text1" w:themeTint="BF"/>
    </w:rPr>
  </w:style>
  <w:style w:type="paragraph" w:styleId="ListParagraph">
    <w:name w:val="List Paragraph"/>
    <w:basedOn w:val="Normal"/>
    <w:uiPriority w:val="34"/>
    <w:qFormat/>
    <w:rsid w:val="00A338B2"/>
    <w:pPr>
      <w:ind w:left="720"/>
      <w:contextualSpacing/>
    </w:pPr>
  </w:style>
  <w:style w:type="character" w:styleId="IntenseEmphasis">
    <w:name w:val="Intense Emphasis"/>
    <w:basedOn w:val="DefaultParagraphFont"/>
    <w:uiPriority w:val="21"/>
    <w:qFormat/>
    <w:rsid w:val="00A338B2"/>
    <w:rPr>
      <w:i/>
      <w:iCs/>
      <w:color w:val="0F4761" w:themeColor="accent1" w:themeShade="BF"/>
    </w:rPr>
  </w:style>
  <w:style w:type="paragraph" w:styleId="IntenseQuote">
    <w:name w:val="Intense Quote"/>
    <w:basedOn w:val="Normal"/>
    <w:next w:val="Normal"/>
    <w:link w:val="IntenseQuoteChar"/>
    <w:uiPriority w:val="30"/>
    <w:qFormat/>
    <w:rsid w:val="00A338B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338B2"/>
    <w:rPr>
      <w:i/>
      <w:iCs/>
      <w:color w:val="0F4761" w:themeColor="accent1" w:themeShade="BF"/>
    </w:rPr>
  </w:style>
  <w:style w:type="character" w:styleId="IntenseReference">
    <w:name w:val="Intense Reference"/>
    <w:basedOn w:val="DefaultParagraphFont"/>
    <w:uiPriority w:val="32"/>
    <w:qFormat/>
    <w:rsid w:val="00A338B2"/>
    <w:rPr>
      <w:b/>
      <w:bCs/>
      <w:smallCaps/>
      <w:color w:val="0F4761" w:themeColor="accent1" w:themeShade="BF"/>
      <w:spacing w:val="5"/>
    </w:rPr>
  </w:style>
  <w:style w:type="character" w:styleId="Hyperlink">
    <w:name w:val="Hyperlink"/>
    <w:basedOn w:val="DefaultParagraphFont"/>
    <w:uiPriority w:val="99"/>
    <w:unhideWhenUsed/>
    <w:rsid w:val="002274A1"/>
    <w:rPr>
      <w:color w:val="467886" w:themeColor="hyperlink"/>
      <w:u w:val="single"/>
    </w:rPr>
  </w:style>
  <w:style w:type="character" w:styleId="FollowedHyperlink">
    <w:name w:val="FollowedHyperlink"/>
    <w:basedOn w:val="DefaultParagraphFont"/>
    <w:uiPriority w:val="99"/>
    <w:semiHidden/>
    <w:unhideWhenUsed/>
    <w:rsid w:val="002274A1"/>
    <w:rPr>
      <w:color w:val="96607D" w:themeColor="followedHyperlink"/>
      <w:u w:val="single"/>
    </w:rPr>
  </w:style>
  <w:style w:type="character" w:styleId="UnresolvedMention">
    <w:name w:val="Unresolved Mention"/>
    <w:basedOn w:val="DefaultParagraphFont"/>
    <w:uiPriority w:val="99"/>
    <w:semiHidden/>
    <w:unhideWhenUsed/>
    <w:rsid w:val="00926A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youtube.com/watch?v=yhnibVLlhMk" TargetMode="External"/><Relationship Id="rId13" Type="http://schemas.openxmlformats.org/officeDocument/2006/relationships/hyperlink" Target="https://www.youtube.com/watch?v=Fw6VYgsbJ4o" TargetMode="External"/><Relationship Id="rId3" Type="http://schemas.openxmlformats.org/officeDocument/2006/relationships/settings" Target="settings.xml"/><Relationship Id="rId7" Type="http://schemas.openxmlformats.org/officeDocument/2006/relationships/hyperlink" Target="file:///\\wsl.localhost\Ubuntu\home\ethan\Honours_Project\pycurrents_adcp" TargetMode="External"/><Relationship Id="rId12" Type="http://schemas.openxmlformats.org/officeDocument/2006/relationships/hyperlink" Target="http://localhost:8888/login?next=%2Flab%3Ftoken%3Dc95e5f8b5167db1bc54b26b689ab3c77d857c8063a96b76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waterproperties.ca/" TargetMode="External"/><Relationship Id="rId11" Type="http://schemas.openxmlformats.org/officeDocument/2006/relationships/hyperlink" Target="https://dmapps.waterproperties.ca/en/" TargetMode="External"/><Relationship Id="rId5" Type="http://schemas.openxmlformats.org/officeDocument/2006/relationships/hyperlink" Target="https://github.com/IOS-OSD-DPG/pycurrents_ADCP_processing?tab=readme-ov-file" TargetMode="External"/><Relationship Id="rId15" Type="http://schemas.openxmlformats.org/officeDocument/2006/relationships/theme" Target="theme/theme1.xml"/><Relationship Id="rId10" Type="http://schemas.openxmlformats.org/officeDocument/2006/relationships/hyperlink" Target="http://currents.soest.hawaii.edu/hg/pycurrents" TargetMode="External"/><Relationship Id="rId4" Type="http://schemas.openxmlformats.org/officeDocument/2006/relationships/webSettings" Target="webSettings.xml"/><Relationship Id="rId9" Type="http://schemas.openxmlformats.org/officeDocument/2006/relationships/hyperlink" Target="https://github.com/edwardoughton/satellite-image-analysis/blob/main/notebooks/1.03-anaconda_and_jupyter.ipynb"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643</TotalTime>
  <Pages>22</Pages>
  <Words>4662</Words>
  <Characters>26575</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Smith</dc:creator>
  <cp:keywords/>
  <dc:description/>
  <cp:lastModifiedBy>Ethan Smith</cp:lastModifiedBy>
  <cp:revision>202</cp:revision>
  <dcterms:created xsi:type="dcterms:W3CDTF">2025-07-15T11:48:00Z</dcterms:created>
  <dcterms:modified xsi:type="dcterms:W3CDTF">2025-07-21T11:44:00Z</dcterms:modified>
</cp:coreProperties>
</file>